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r>
        <w:rPr>
          <w:i/>
          <w:iCs/>
        </w:rPr>
        <w:t xml:space="preserve">This paper will be presented in a session sponsored by the </w:t>
      </w:r>
      <w:r w:rsidRPr="006C4D21">
        <w:rPr>
          <w:i/>
          <w:iCs/>
        </w:rPr>
        <w:t xml:space="preserve">SBL Digital Humanities in Biblical, Early </w:t>
      </w:r>
      <w:proofErr w:type="gramStart"/>
      <w:r w:rsidRPr="006C4D21">
        <w:rPr>
          <w:i/>
          <w:iCs/>
        </w:rPr>
        <w:t>Jewish,</w:t>
      </w:r>
      <w:proofErr w:type="gramEnd"/>
      <w:r w:rsidRPr="006C4D21">
        <w:rPr>
          <w:i/>
          <w:iCs/>
        </w:rPr>
        <w:t xml:space="preserve">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6F7741" w:rsidRDefault="00F13A12" w:rsidP="006F7741">
      <w:pPr>
        <w:rPr>
          <w:i/>
          <w:iCs/>
        </w:rPr>
      </w:pPr>
      <w:r>
        <w:rPr>
          <w:i/>
          <w:iCs/>
        </w:rPr>
        <w:tab/>
        <w:t xml:space="preserve">To facilitate your reading of this paper, you may want to follow along with the </w:t>
      </w:r>
      <w:r w:rsidR="006F7741">
        <w:rPr>
          <w:i/>
          <w:iCs/>
        </w:rPr>
        <w:t xml:space="preserve">slides attached. </w:t>
      </w:r>
      <w:r w:rsidR="008B4787">
        <w:rPr>
          <w:i/>
          <w:iCs/>
        </w:rPr>
        <w:t xml:space="preserve">To get material disseminated more quickly, the </w:t>
      </w:r>
      <w:proofErr w:type="spellStart"/>
      <w:proofErr w:type="gramStart"/>
      <w:r w:rsidR="008B4787">
        <w:rPr>
          <w:i/>
          <w:iCs/>
        </w:rPr>
        <w:t>powerpoint</w:t>
      </w:r>
      <w:proofErr w:type="spellEnd"/>
      <w:proofErr w:type="gramEnd"/>
      <w:r w:rsidR="008B4787">
        <w:rPr>
          <w:i/>
          <w:iCs/>
        </w:rPr>
        <w:t xml:space="preserve"> will take your through the first few pages before the URL is needed (these slides will be posted in the html eventually</w:t>
      </w:r>
      <w:r w:rsidR="006F7741">
        <w:rPr>
          <w:i/>
          <w:iCs/>
        </w:rPr>
        <w:t>, though formatting them may be more problematic than my time is worth</w:t>
      </w:r>
      <w:r w:rsidR="008B4787">
        <w:rPr>
          <w:i/>
          <w:iCs/>
        </w:rPr>
        <w:t xml:space="preserve">).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4C3800">
      <w:r>
        <w:t xml:space="preserve">Good afternoon: Given the nature of my paper, I </w:t>
      </w:r>
      <w:r w:rsidR="004C3800">
        <w:t>invite</w:t>
      </w:r>
      <w:r>
        <w:t xml:space="preserv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6F7741" w:rsidRDefault="006F7741" w:rsidP="003E4B80"/>
    <w:p w:rsidR="006F7741" w:rsidRDefault="006F7741" w:rsidP="003E4B80">
      <w:hyperlink r:id="rId9" w:history="1">
        <w:r w:rsidRPr="007920EE">
          <w:rPr>
            <w:rStyle w:val="Hyperlink"/>
            <w:i/>
            <w:iCs/>
          </w:rPr>
          <w:t>http://tinyurl.com/ApocalypseAndEmpire</w:t>
        </w:r>
      </w:hyperlink>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F95FED">
        <w:t xml:space="preserve">of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907B9F">
      <w:pPr>
        <w:ind w:firstLine="720"/>
      </w:pPr>
      <w:r>
        <w:lastRenderedPageBreak/>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w:t>
      </w:r>
      <w:r w:rsidR="00907B9F">
        <w:t>the book’s intertextuality. John’s reapplies p</w:t>
      </w:r>
      <w:r>
        <w:t>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w:t>
      </w:r>
      <w:r w:rsidR="00907B9F">
        <w:t>fixed physical</w:t>
      </w:r>
      <w:r w:rsidR="006C4D21">
        <w:t xml:space="preserve">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 xml:space="preserve">Since none of the prophets left behind a handbook explaining how they would </w:t>
      </w:r>
      <w:r w:rsidR="00907B9F">
        <w:t xml:space="preserve">make </w:t>
      </w:r>
      <w:r w:rsidR="001A6361">
        <w:t>reference</w:t>
      </w:r>
      <w:r w:rsidR="00907B9F">
        <w:t xml:space="preserve"> to</w:t>
      </w:r>
      <w:r w:rsidR="001A6361">
        <w:t xml:space="preserv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946F42">
        <w:t xml:space="preserve">Here, </w:t>
      </w:r>
      <w:r w:rsidR="00684C9D">
        <w:t>Joel 3:16 repeats the same phrase from Amos</w:t>
      </w:r>
      <w:r w:rsidR="001C2E3A">
        <w:t xml:space="preserve"> 1:2</w:t>
      </w:r>
      <w:r w:rsidR="00684C9D">
        <w:t xml:space="preserve">: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xml:space="preserve">, either through extended verbal parallels (as in Jeremiah 29 </w:t>
      </w:r>
      <w:r w:rsidR="00142593">
        <w:lastRenderedPageBreak/>
        <w:t>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proofErr w:type="spellStart"/>
      <w:r w:rsidR="00043A08" w:rsidRPr="00444727">
        <w:rPr>
          <w:i/>
          <w:iCs/>
        </w:rPr>
        <w:t>haggolah</w:t>
      </w:r>
      <w:proofErr w:type="spellEnd"/>
      <w:r w:rsidR="00043A08">
        <w:t xml:space="preserve"> (the exiles) and </w:t>
      </w:r>
      <w:proofErr w:type="spellStart"/>
      <w:r w:rsidR="00043A08" w:rsidRPr="00444727">
        <w:rPr>
          <w:i/>
          <w:iCs/>
        </w:rPr>
        <w:t>wegiylu</w:t>
      </w:r>
      <w:proofErr w:type="spellEnd"/>
      <w:r w:rsidR="00043A08">
        <w:t xml:space="preserve"> (rejoice), though the secondary interplay of building houses and dwelling in them remains</w:t>
      </w:r>
      <w:r w:rsidR="00946F42">
        <w:t xml:space="preserve"> clear in translation</w:t>
      </w:r>
      <w:r w:rsidR="00043A08">
        <w:t xml:space="preserve">.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965D72">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 xml:space="preserve">similar themes and motifs all suggest intentionality on the author’s part; allusions </w:t>
      </w:r>
      <w:r w:rsidR="00965D72">
        <w:t>act as a</w:t>
      </w:r>
      <w:r w:rsidR="005A3DD0">
        <w:t xml:space="preserve"> shibboleth to sort the sophisticated reader from the naïve.</w:t>
      </w:r>
      <w:r w:rsidR="005A3DD0">
        <w:rPr>
          <w:rStyle w:val="FootnoteReference"/>
        </w:rPr>
        <w:footnoteReference w:id="5"/>
      </w:r>
      <w:r w:rsidR="005A3DD0">
        <w:t xml:space="preserve"> </w:t>
      </w:r>
      <w:r w:rsidR="00965D72">
        <w:t>Detection of intertextuality raises questions of</w:t>
      </w:r>
      <w:r w:rsidR="00886CCA">
        <w:t xml:space="preserve"> literary </w:t>
      </w:r>
      <w:r w:rsidR="00291493">
        <w:t>dependency</w:t>
      </w:r>
      <w:r w:rsidR="0043751A">
        <w:t xml:space="preserve">: who is borrowing from whom? </w:t>
      </w:r>
      <w:r w:rsidR="00C13F6C">
        <w:t xml:space="preserve">Was </w:t>
      </w:r>
      <w:proofErr w:type="spellStart"/>
      <w:r w:rsidR="00C13F6C">
        <w:t>Deutero</w:t>
      </w:r>
      <w:proofErr w:type="spellEnd"/>
      <w:r w:rsidR="00C13F6C">
        <w:t xml:space="preserve">-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w:t>
      </w:r>
      <w:r w:rsidR="00965D72">
        <w:t xml:space="preserve">directional </w:t>
      </w:r>
      <w:r w:rsidR="00304485">
        <w:t xml:space="preserve">dependency is obviously less crucial in Revelation, but we lack the markers of citation familiar </w:t>
      </w:r>
      <w:r w:rsidR="00C3111D">
        <w:t>to us from John’s contemporaries</w:t>
      </w:r>
      <w:r w:rsidR="00965D72">
        <w:t xml:space="preserve"> that aid detection</w:t>
      </w:r>
      <w:r w:rsidR="00C3111D">
        <w:t xml:space="preserve">;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F759A0" w:rsidRDefault="00B903C1" w:rsidP="00745CA1">
      <w:pPr>
        <w:ind w:firstLine="720"/>
      </w:pPr>
      <w:r>
        <w:lastRenderedPageBreak/>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both the Septuagint and Masoretic Text.</w:t>
      </w:r>
      <w:r w:rsidR="00326726">
        <w:rPr>
          <w:rStyle w:val="FootnoteReference"/>
        </w:rPr>
        <w:footnoteReference w:id="8"/>
      </w:r>
      <w:r w:rsidR="00975A75" w:rsidRPr="00975A75">
        <w:t xml:space="preserve"> </w:t>
      </w:r>
      <w:r w:rsidR="00F759A0">
        <w:t xml:space="preserve">[Slide: Text-form] The improper use of case and prepositions may reflect a quotation from a Greek text-form, rather than simple barbarism, as in Revelation 1:4-5. Yet John also quotes passages absent found only in the Greek recensions of Jeremiah, as in 18:4b. </w:t>
      </w:r>
    </w:p>
    <w:p w:rsidR="0006190B" w:rsidRDefault="00975A75" w:rsidP="00745CA1">
      <w:pPr>
        <w:ind w:firstLine="720"/>
      </w:pPr>
      <w:r>
        <w:t xml:space="preserve">Furthermore, John’s allusions are </w:t>
      </w:r>
      <w:r w:rsidR="00F03705">
        <w:t xml:space="preserve">frequently </w:t>
      </w:r>
      <w:r>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 xml:space="preserve">ever-flowing </w:t>
      </w:r>
      <w:r w:rsidR="00745CA1">
        <w:t>torrent</w:t>
      </w:r>
      <w:r w:rsidR="005E5B41">
        <w:t xml:space="preserve"> flooding the reader.</w:t>
      </w:r>
      <w:r w:rsidR="0006190B">
        <w:t xml:space="preserve"> </w:t>
      </w:r>
    </w:p>
    <w:p w:rsidR="003767F5" w:rsidRDefault="00961D64" w:rsidP="0066220C">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w:t>
      </w:r>
      <w:r w:rsidR="00745CA1">
        <w:t>wide</w:t>
      </w:r>
      <w:r w:rsidR="00E50ED5">
        <w:t xml:space="preserve">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r w:rsidR="003330EC">
        <w:t>B</w:t>
      </w:r>
      <w:r w:rsidR="0006190B">
        <w:t>roadly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1C15E1">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lastRenderedPageBreak/>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1C15E1">
        <w:t>In terms of accessibility, t</w:t>
      </w:r>
      <w:r w:rsidR="00611876">
        <w:t>he pdf edition</w:t>
      </w:r>
      <w:r w:rsidR="006128BC">
        <w:t xml:space="preserve"> of the SBL Greek New Testament and 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w:t>
      </w:r>
      <w:proofErr w:type="spellStart"/>
      <w:r w:rsidR="009B6B02">
        <w:t>Nestle’s</w:t>
      </w:r>
      <w:proofErr w:type="spellEnd"/>
      <w:r w:rsidR="009B6B02">
        <w:t xml:space="preserve">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C5506D">
      <w:pPr>
        <w:pStyle w:val="ListParagraph"/>
        <w:ind w:left="0" w:firstLine="720"/>
      </w:pPr>
      <w:r>
        <w:lastRenderedPageBreak/>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w:t>
      </w:r>
      <w:r w:rsidR="00536912">
        <w:t>s</w:t>
      </w:r>
      <w:r w:rsidR="00F36B09">
        <w:t xml:space="preserve">elective nature of case studies. </w:t>
      </w:r>
      <w:r w:rsidR="001C07C6">
        <w:t xml:space="preserve">Nevertheless, it is instructive to see how thoroughly </w:t>
      </w:r>
      <w:r w:rsidR="0057590C">
        <w:t xml:space="preserve">allusive </w:t>
      </w:r>
      <w:r w:rsidR="00C5506D">
        <w:t>John’</w:t>
      </w:r>
      <w:r w:rsidR="007B404C">
        <w:t>s</w:t>
      </w:r>
      <w:r w:rsidR="0057590C">
        <w:t xml:space="preserve"> depiction of the judgment of the Rome and the establishment of the New Jerusalem as an imperial city.</w:t>
      </w:r>
    </w:p>
    <w:p w:rsidR="00567E68" w:rsidRDefault="00567E68" w:rsidP="00567E68"/>
    <w:p w:rsidR="00567E68" w:rsidRDefault="00567E68" w:rsidP="00567E68">
      <w:r w:rsidRPr="00567E68">
        <w:rPr>
          <w:b/>
          <w:bCs/>
        </w:rPr>
        <w:t>Revelation 17:1-6:</w:t>
      </w:r>
      <w:r>
        <w:t xml:space="preserve"> </w:t>
      </w:r>
      <w:hyperlink r:id="rId11" w:history="1">
        <w:r w:rsidRPr="00567E68">
          <w:rPr>
            <w:rStyle w:val="Hyperlink"/>
          </w:rPr>
          <w:t>http://encodingrevelation.github.io/revelation/revelation/chapter/ap17.html</w:t>
        </w:r>
      </w:hyperlink>
    </w:p>
    <w:p w:rsidR="00F36B09" w:rsidRDefault="00854689" w:rsidP="00536912">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536912">
        <w:t>The bowl of plagues recalls the exodus narrative and the conquest of Egypt, recounted both in the Psalms and in Exodus 7-12.</w:t>
      </w:r>
      <w:r w:rsidR="00536912">
        <w:rPr>
          <w:rStyle w:val="FootnoteReference"/>
        </w:rPr>
        <w:footnoteReference w:id="16"/>
      </w:r>
      <w:r w:rsidR="00536912">
        <w:t xml:space="preserve"> </w:t>
      </w:r>
      <w:r w:rsidR="00A30FBD">
        <w:t xml:space="preserve">The use of Babylon as the ciphered name for Rome has long been understood as a </w:t>
      </w:r>
      <w:r w:rsidR="001102BA">
        <w:t xml:space="preserve">means of connection the </w:t>
      </w:r>
      <w:proofErr w:type="spellStart"/>
      <w:r w:rsidR="001102BA">
        <w:t>Flavian</w:t>
      </w:r>
      <w:r w:rsidR="00A30FBD">
        <w:t>s</w:t>
      </w:r>
      <w:proofErr w:type="spellEnd"/>
      <w:r w:rsidR="001102BA">
        <w:t>’</w:t>
      </w:r>
      <w:r w:rsidR="00A30FBD">
        <w:t xml:space="preserve"> destruction of the Second Temple with Nebuchadnezzar’s destruction of the First. </w:t>
      </w:r>
      <w:r w:rsidR="00DE48BE">
        <w:t>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w:t>
      </w:r>
      <w:proofErr w:type="spellStart"/>
      <w:r w:rsidR="00E72FA8">
        <w:t>Tyre</w:t>
      </w:r>
      <w:proofErr w:type="spellEnd"/>
      <w:r w:rsidR="00E72FA8">
        <w:t xml:space="preserv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536912">
        <w:t>T</w:t>
      </w:r>
      <w:r w:rsidR="00536912">
        <w:t>he depiction of the whore riding the crimson beast recalls the two beasts of Revelation 13 and of Antiochus Epiphanes in Daniel 7.</w:t>
      </w:r>
      <w:r w:rsidR="00536912">
        <w:t xml:space="preserve"> </w:t>
      </w:r>
      <w:r w:rsidR="00067DAC">
        <w:t xml:space="preserve">In verse six we </w:t>
      </w:r>
      <w:r w:rsidR="00067DAC">
        <w:lastRenderedPageBreak/>
        <w:t>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CB261F">
        <w:t xml:space="preserve">By </w:t>
      </w:r>
      <w:r w:rsidR="00FD1B74">
        <w:t xml:space="preserve">combining these </w:t>
      </w:r>
      <w:r w:rsidR="00DE48BE">
        <w:t>allusions</w:t>
      </w:r>
      <w:r w:rsidR="001E13AF">
        <w:t xml:space="preserve"> together, </w:t>
      </w:r>
      <w:r w:rsidR="00DE48BE">
        <w:t xml:space="preserve">Egypt, Babylon, </w:t>
      </w:r>
      <w:proofErr w:type="spellStart"/>
      <w:r w:rsidR="00DE48BE">
        <w:t>Tyre</w:t>
      </w:r>
      <w:proofErr w:type="spellEnd"/>
      <w:r w:rsidR="00DE48BE">
        <w:t xml:space="preserve">, </w:t>
      </w:r>
      <w:proofErr w:type="spellStart"/>
      <w:r w:rsidR="00DE48BE">
        <w:t>Ninevah</w:t>
      </w:r>
      <w:proofErr w:type="spellEnd"/>
      <w:r w:rsidR="00DE48BE">
        <w:t xml:space="preserve">, </w:t>
      </w:r>
      <w:r w:rsidR="00536912">
        <w:t>the Seleucids</w:t>
      </w:r>
      <w:r w:rsidR="00536912">
        <w:t xml:space="preserve">, and </w:t>
      </w:r>
      <w:r w:rsidR="00DE48BE">
        <w:t xml:space="preserve">Jezebel, </w:t>
      </w:r>
      <w:r w:rsidR="00536912">
        <w:t xml:space="preserve">Revelation </w:t>
      </w:r>
      <w:r w:rsidR="001E13AF">
        <w:t xml:space="preserve">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F95FED">
      <w:pPr>
        <w:pStyle w:val="ListParagraph"/>
        <w:ind w:left="0" w:firstLine="720"/>
      </w:pPr>
      <w:r>
        <w:t xml:space="preserve">Digital editions allow for more flexibility for research. Because the references have been tagged by reference type, the reader can isolate the </w:t>
      </w:r>
      <w:r w:rsidR="00F95FED">
        <w:t>quotations</w:t>
      </w:r>
      <w:r>
        <w:t xml:space="preserve">, allusions, and thematic parallels as desired. Toggling the dropdown menu in the right-most column activates only the links of the desired classification. While we can see that Revelation references Scripture using each of the three typologies discussed above, he has a preference for allusion compared to either quotation or thematic parallels. </w:t>
      </w:r>
      <w:r w:rsidR="00BA49D6">
        <w:t>[URL: Toggle reference dropdown]</w:t>
      </w:r>
    </w:p>
    <w:p w:rsidR="00567E68" w:rsidRDefault="00567E68" w:rsidP="00115797">
      <w:pPr>
        <w:ind w:firstLine="720"/>
      </w:pPr>
    </w:p>
    <w:p w:rsidR="00567E68" w:rsidRDefault="00567E68" w:rsidP="00567E68">
      <w:r w:rsidRPr="00567E68">
        <w:rPr>
          <w:b/>
          <w:bCs/>
        </w:rPr>
        <w:t xml:space="preserve">Revelation 18:1-3 </w:t>
      </w:r>
      <w:hyperlink r:id="rId12" w:history="1">
        <w:r w:rsidRPr="00567E68">
          <w:rPr>
            <w:rStyle w:val="Hyperlink"/>
          </w:rPr>
          <w:t>http://encodingrevelation.github.io/revelation/revelation/chapter/ap18.html</w:t>
        </w:r>
      </w:hyperlink>
    </w:p>
    <w:p w:rsidR="00EB1D1E" w:rsidRPr="00A81C54" w:rsidRDefault="00EB1D1E" w:rsidP="00FC65BE">
      <w:pPr>
        <w:ind w:firstLine="720"/>
      </w:pPr>
      <w:r>
        <w:t xml:space="preserve">Turning to Revelation 18:1-3, we find two distinctive features of Revelation’s </w:t>
      </w:r>
      <w:proofErr w:type="gramStart"/>
      <w:r>
        <w:t>intertextuality</w:t>
      </w:r>
      <w:proofErr w:type="gramEnd"/>
      <w:r>
        <w:t xml:space="preserve">. The first concerns the text form used by John in the quotation of 18:2 – </w:t>
      </w:r>
      <w:proofErr w:type="spellStart"/>
      <w:r w:rsidRPr="00EB1D1E">
        <w:rPr>
          <w:i/>
          <w:iCs/>
        </w:rPr>
        <w:t>epesen</w:t>
      </w:r>
      <w:proofErr w:type="spellEnd"/>
      <w:r w:rsidRPr="00EB1D1E">
        <w:rPr>
          <w:i/>
          <w:iCs/>
        </w:rPr>
        <w:t xml:space="preserve">, </w:t>
      </w:r>
      <w:proofErr w:type="spellStart"/>
      <w:r w:rsidRPr="00EB1D1E">
        <w:rPr>
          <w:i/>
          <w:iCs/>
        </w:rPr>
        <w:t>epesen</w:t>
      </w:r>
      <w:proofErr w:type="spellEnd"/>
      <w:r w:rsidRPr="00EB1D1E">
        <w:rPr>
          <w:i/>
          <w:iCs/>
        </w:rPr>
        <w:t xml:space="preserve"> </w:t>
      </w:r>
      <w:proofErr w:type="spellStart"/>
      <w:r w:rsidRPr="00EB1D1E">
        <w:rPr>
          <w:i/>
          <w:iCs/>
        </w:rPr>
        <w:t>Babul</w:t>
      </w:r>
      <w:r w:rsidRPr="00EB1D1E">
        <w:rPr>
          <w:rFonts w:cs="Times New Roman"/>
          <w:i/>
          <w:iCs/>
        </w:rPr>
        <w:t>ō</w:t>
      </w:r>
      <w:r w:rsidRPr="00EB1D1E">
        <w:rPr>
          <w:i/>
          <w:iCs/>
        </w:rPr>
        <w:t>n</w:t>
      </w:r>
      <w:proofErr w:type="spellEnd"/>
      <w:r>
        <w:t xml:space="preserve">. The double proclamation of Babylon’s downfall </w:t>
      </w:r>
      <w:r w:rsidR="00FC65BE">
        <w:t>translates</w:t>
      </w:r>
      <w:r>
        <w:t xml:space="preserve"> the Masoretic Text of Isaiah 21:9</w:t>
      </w:r>
      <w:r w:rsidR="00FC65BE">
        <w:t xml:space="preserve"> -</w:t>
      </w:r>
      <w:r w:rsidR="00FC65BE" w:rsidRPr="00FC65BE">
        <w:rPr>
          <w:i/>
          <w:iCs/>
        </w:rPr>
        <w:t xml:space="preserve"> </w:t>
      </w:r>
      <w:proofErr w:type="spellStart"/>
      <w:r w:rsidR="00FC65BE" w:rsidRPr="00EB1D1E">
        <w:rPr>
          <w:i/>
          <w:iCs/>
        </w:rPr>
        <w:t>naflah</w:t>
      </w:r>
      <w:proofErr w:type="spellEnd"/>
      <w:r w:rsidR="00FC65BE" w:rsidRPr="00EB1D1E">
        <w:rPr>
          <w:i/>
          <w:iCs/>
        </w:rPr>
        <w:t xml:space="preserve">, </w:t>
      </w:r>
      <w:proofErr w:type="spellStart"/>
      <w:r w:rsidR="00FC65BE" w:rsidRPr="00EB1D1E">
        <w:rPr>
          <w:i/>
          <w:iCs/>
        </w:rPr>
        <w:t>naflah</w:t>
      </w:r>
      <w:proofErr w:type="spellEnd"/>
      <w:r w:rsidR="00FC65BE" w:rsidRPr="00EB1D1E">
        <w:rPr>
          <w:i/>
          <w:iCs/>
        </w:rPr>
        <w:t xml:space="preserve"> </w:t>
      </w:r>
      <w:proofErr w:type="spellStart"/>
      <w:r w:rsidR="00FC65BE" w:rsidRPr="00EB1D1E">
        <w:rPr>
          <w:i/>
          <w:iCs/>
        </w:rPr>
        <w:t>bavel</w:t>
      </w:r>
      <w:proofErr w:type="spellEnd"/>
      <w:r>
        <w:t xml:space="preserve">, rather than the LXX </w:t>
      </w:r>
      <w:r w:rsidR="00FC65BE">
        <w:t xml:space="preserve">of either Isaiah or Jeremiah </w:t>
      </w:r>
      <w:r w:rsidR="00FC65BE" w:rsidRPr="00FC65BE">
        <w:t>πέπ</w:t>
      </w:r>
      <w:proofErr w:type="spellStart"/>
      <w:r w:rsidR="00FC65BE" w:rsidRPr="00FC65BE">
        <w:t>τωκεν</w:t>
      </w:r>
      <w:proofErr w:type="spellEnd"/>
      <w:r w:rsidR="00FC65BE" w:rsidRPr="00FC65BE">
        <w:t xml:space="preserve"> Βαβ</w:t>
      </w:r>
      <w:proofErr w:type="spellStart"/>
      <w:r w:rsidR="00FC65BE" w:rsidRPr="00FC65BE">
        <w:t>υλών</w:t>
      </w:r>
      <w:proofErr w:type="spellEnd"/>
      <w:r w:rsidR="00FC65BE" w:rsidRPr="00FC65BE">
        <w:t xml:space="preserve"> </w:t>
      </w:r>
      <w:r w:rsidR="00FC65BE">
        <w:t xml:space="preserve">and </w:t>
      </w:r>
      <w:r w:rsidR="00FC65BE" w:rsidRPr="00FC65BE">
        <w:t>ἔπ</w:t>
      </w:r>
      <w:proofErr w:type="spellStart"/>
      <w:r w:rsidR="00FC65BE" w:rsidRPr="00FC65BE">
        <w:t>εσεν</w:t>
      </w:r>
      <w:proofErr w:type="spellEnd"/>
      <w:r w:rsidR="00FC65BE" w:rsidRPr="00FC65BE">
        <w:t xml:space="preserve"> Βαβ</w:t>
      </w:r>
      <w:proofErr w:type="spellStart"/>
      <w:r w:rsidR="00FC65BE" w:rsidRPr="00FC65BE">
        <w:t>υλὼν</w:t>
      </w:r>
      <w:proofErr w:type="spellEnd"/>
      <w:proofErr w:type="gramStart"/>
      <w:r w:rsidR="00FC65BE" w:rsidRPr="00FC65BE">
        <w:t xml:space="preserve">  </w:t>
      </w:r>
      <w:r w:rsidR="00FC65BE">
        <w:t>respectively</w:t>
      </w:r>
      <w:proofErr w:type="gramEnd"/>
      <w:r>
        <w:t>–</w:t>
      </w:r>
      <w:r w:rsidRPr="00EB1D1E">
        <w:rPr>
          <w:i/>
          <w:iCs/>
        </w:rPr>
        <w:t xml:space="preserve">.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7"/>
      </w:r>
    </w:p>
    <w:p w:rsidR="00A26DE5" w:rsidRDefault="00811EC4" w:rsidP="00231344">
      <w:pPr>
        <w:ind w:firstLine="720"/>
      </w:pPr>
      <w:r w:rsidRPr="006F7741">
        <w:lastRenderedPageBreak/>
        <w:t xml:space="preserve">The second intertextual feature is the </w:t>
      </w:r>
      <w:r w:rsidR="00D55AB6" w:rsidRPr="006F7741">
        <w:t xml:space="preserve">so-called </w:t>
      </w:r>
      <w:r w:rsidRPr="006F7741">
        <w:t xml:space="preserve">“double utilization” of a single Scriptural image for two purposes. </w:t>
      </w:r>
      <w:r w:rsidR="00A26DE5" w:rsidRPr="006F7741">
        <w:t xml:space="preserve">The cup of wine, again a reference to Jeremiah, served as the cup of the Great Whore’s lustful iniquity in 17:2. In 18:3, however, the wine of the wrath returns again, though now the cup is God’s cup of wrath which </w:t>
      </w:r>
      <w:r w:rsidR="00713C2C" w:rsidRPr="006F7741">
        <w:t>causes the nations to fall.</w:t>
      </w:r>
      <w:r w:rsidR="00713C2C">
        <w:t xml:space="preserve"> </w:t>
      </w:r>
      <w:r w:rsidR="00231344">
        <w:t xml:space="preserve">These double utilizations play upon the flexibility of metaphor and prophecy.  </w:t>
      </w:r>
    </w:p>
    <w:p w:rsidR="00821846" w:rsidRDefault="002D2BFF" w:rsidP="00231344">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w:t>
      </w:r>
      <w:r w:rsidR="00231344">
        <w:t xml:space="preserve">[Toggle to Jeremiah] </w:t>
      </w:r>
      <w:r w:rsidR="005A3CD1">
        <w:t xml:space="preserve">If properly coded, the text can be manipulated to display only those references to the particular work. Here, for </w:t>
      </w:r>
      <w:r w:rsidR="00F274CA">
        <w:t>example, we see the</w:t>
      </w:r>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8"/>
      </w:r>
      <w:r w:rsidR="005A3CD1">
        <w:t xml:space="preserve"> </w:t>
      </w:r>
      <w:r w:rsidR="00231344">
        <w:t xml:space="preserve">In addition to the proclamations discussed above, we see the imperative to “come out” of Babylon in 18:4, the judgment by fire in 5-8, and the punishment in 20-24. </w:t>
      </w:r>
    </w:p>
    <w:p w:rsidR="00331154" w:rsidRDefault="00821846" w:rsidP="00B204B9">
      <w:pPr>
        <w:ind w:firstLine="720"/>
      </w:pPr>
      <w:r>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w:t>
      </w:r>
      <w:r w:rsidR="00B204B9">
        <w:t xml:space="preserve">synoptically </w:t>
      </w:r>
      <w:r>
        <w:t>the major vari</w:t>
      </w:r>
      <w:r w:rsidR="005A3CD1">
        <w:t xml:space="preserve">ants and their textual support in the side window. </w:t>
      </w:r>
      <w:r w:rsidR="0053680C">
        <w:t>Since</w:t>
      </w:r>
      <w:r w:rsidR="00331154">
        <w:t xml:space="preserve"> t</w:t>
      </w:r>
      <w:r w:rsidR="00A02CD3">
        <w:t>he variations in both 18</w:t>
      </w:r>
      <w:r w:rsidR="00331154">
        <w:t>:2 and 3 regard intertexuality</w:t>
      </w:r>
      <w:r w:rsidR="00B204B9">
        <w:t xml:space="preserve">, some discussion is merited. </w:t>
      </w:r>
    </w:p>
    <w:p w:rsidR="00113C6E" w:rsidRPr="00146AD5" w:rsidRDefault="00113C6E" w:rsidP="00330B06">
      <w:pPr>
        <w:ind w:firstLine="720"/>
      </w:pPr>
      <w:r>
        <w:t xml:space="preserve">In 18:2, we find that the third </w:t>
      </w:r>
      <w:proofErr w:type="gramStart"/>
      <w:r>
        <w:t>class</w:t>
      </w:r>
      <w:proofErr w:type="gramEnd"/>
      <w:r>
        <w:t xml:space="preserve"> of animals that haunt Babylon, the unclean beasts, have been dropped</w:t>
      </w:r>
      <w:r w:rsidR="00330B06">
        <w:t xml:space="preserve"> in some manuscripts</w:t>
      </w:r>
      <w:r>
        <w:t xml:space="preserve">.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w:t>
      </w:r>
      <w:r w:rsidR="00F46E2B">
        <w:lastRenderedPageBreak/>
        <w:t xml:space="preserve">that it better reflects the theme </w:t>
      </w:r>
      <w:r w:rsidR="00330B06">
        <w:t>of</w:t>
      </w:r>
      <w:r w:rsidR="00F46E2B">
        <w:t xml:space="preserve"> beasts inhabiting the desolated city.</w:t>
      </w:r>
      <w:r w:rsidR="00EF2744">
        <w:t xml:space="preserve"> </w:t>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w:t>
      </w:r>
      <w:r w:rsidR="00F95FED">
        <w:t>assume</w:t>
      </w:r>
      <w:r w:rsidR="00146AD5">
        <w:t xml:space="preserve"> that John had Isaiah 13:21-22 in mind given the combination of </w:t>
      </w:r>
      <w:proofErr w:type="spellStart"/>
      <w:r w:rsidR="00146AD5" w:rsidRPr="00146AD5">
        <w:rPr>
          <w:i/>
          <w:iCs/>
        </w:rPr>
        <w:t>daimon</w:t>
      </w:r>
      <w:proofErr w:type="spellEnd"/>
      <w:r w:rsidR="00146AD5">
        <w:t xml:space="preserve"> and </w:t>
      </w:r>
      <w:proofErr w:type="spellStart"/>
      <w:r w:rsidR="00146AD5">
        <w:rPr>
          <w:i/>
          <w:iCs/>
        </w:rPr>
        <w:t>theria</w:t>
      </w:r>
      <w:proofErr w:type="spellEnd"/>
      <w:r w:rsidR="00146AD5">
        <w:t xml:space="preserve">. </w:t>
      </w:r>
    </w:p>
    <w:p w:rsidR="00567E68" w:rsidRDefault="00F46E2B" w:rsidP="00B204B9">
      <w:pPr>
        <w:ind w:firstLine="720"/>
      </w:pPr>
      <w:r>
        <w:t xml:space="preserve">The variation on 18:3 presents another interesting </w:t>
      </w:r>
      <w:r w:rsidR="004C6E77">
        <w:t xml:space="preserve">case regarding the verb associated with </w:t>
      </w:r>
      <w:r w:rsidR="004C6E77">
        <w:rPr>
          <w:i/>
          <w:iCs/>
        </w:rPr>
        <w:t xml:space="preserve">ta </w:t>
      </w:r>
      <w:proofErr w:type="spellStart"/>
      <w:r w:rsidR="004C6E77">
        <w:rPr>
          <w:i/>
          <w:iCs/>
        </w:rPr>
        <w:t>ethne</w:t>
      </w:r>
      <w:proofErr w:type="spellEnd"/>
      <w:r w:rsidR="004C6E77">
        <w:t xml:space="preserve"> and the text-form John is using. If </w:t>
      </w:r>
      <w:proofErr w:type="spellStart"/>
      <w:r w:rsidR="004C6E77" w:rsidRPr="00BF34CB">
        <w:rPr>
          <w:i/>
          <w:iCs/>
        </w:rPr>
        <w:t>peptokan</w:t>
      </w:r>
      <w:proofErr w:type="spellEnd"/>
      <w:r w:rsidR="004C6E77">
        <w:t xml:space="preserve"> is accepted, John would seem to be allud</w:t>
      </w:r>
      <w:r w:rsidR="00BE1E3A">
        <w:t>ing to Jeremiah 51:7, translating</w:t>
      </w:r>
      <w:r w:rsidR="004C6E77">
        <w:t xml:space="preserve"> </w:t>
      </w:r>
      <w:r w:rsidR="000E4FC8">
        <w:t xml:space="preserve">the </w:t>
      </w:r>
      <w:proofErr w:type="spellStart"/>
      <w:r w:rsidR="000E4FC8">
        <w:t>hiphi</w:t>
      </w:r>
      <w:r w:rsidR="004C6E77">
        <w:t>l</w:t>
      </w:r>
      <w:proofErr w:type="spellEnd"/>
      <w:r w:rsidR="004C6E77">
        <w:t xml:space="preserve"> of </w:t>
      </w:r>
      <w:proofErr w:type="spellStart"/>
      <w:r w:rsidR="004C6E77">
        <w:rPr>
          <w:i/>
          <w:iCs/>
        </w:rPr>
        <w:t>shakar</w:t>
      </w:r>
      <w:proofErr w:type="spellEnd"/>
      <w:r w:rsidR="004C6E77">
        <w:t xml:space="preserve"> with a perfect active indicative of the verb </w:t>
      </w:r>
      <w:proofErr w:type="spellStart"/>
      <w:r w:rsidR="004C6E77" w:rsidRPr="004C6E77">
        <w:rPr>
          <w:i/>
          <w:iCs/>
        </w:rPr>
        <w:t>pino</w:t>
      </w:r>
      <w:proofErr w:type="spellEnd"/>
      <w:r w:rsidR="004C6E77">
        <w:t xml:space="preserve">, since the Septuagint has a form of </w:t>
      </w:r>
      <w:proofErr w:type="spellStart"/>
      <w:r w:rsidR="004C6E77">
        <w:rPr>
          <w:i/>
          <w:iCs/>
        </w:rPr>
        <w:t>methusko</w:t>
      </w:r>
      <w:proofErr w:type="spellEnd"/>
      <w:r w:rsidR="004C6E77">
        <w:t xml:space="preserve">. </w:t>
      </w:r>
      <w:r w:rsidR="002D69F9">
        <w:t xml:space="preserve">The aural and visual similarities which may have resulted in this manuscript variation may </w:t>
      </w:r>
      <w:r w:rsidR="00DD4BAA">
        <w:t>be intentional</w:t>
      </w:r>
      <w:r w:rsidR="002D69F9">
        <w:t xml:space="preserve">. John may also be engaging in word play here similar to </w:t>
      </w:r>
      <w:proofErr w:type="spellStart"/>
      <w:r w:rsidR="002D69F9">
        <w:t>Deutero</w:t>
      </w:r>
      <w:proofErr w:type="spellEnd"/>
      <w:r w:rsidR="002D69F9">
        <w:t xml:space="preserve">-Isaiah’s </w:t>
      </w:r>
      <w:proofErr w:type="spellStart"/>
      <w:r w:rsidR="002D69F9" w:rsidRPr="00890084">
        <w:rPr>
          <w:i/>
          <w:iCs/>
        </w:rPr>
        <w:t>haggolah</w:t>
      </w:r>
      <w:proofErr w:type="spellEnd"/>
      <w:r w:rsidR="002D69F9">
        <w:t xml:space="preserve"> and </w:t>
      </w:r>
      <w:proofErr w:type="spellStart"/>
      <w:r w:rsidR="002D69F9" w:rsidRPr="00B204B9">
        <w:rPr>
          <w:i/>
          <w:iCs/>
        </w:rPr>
        <w:t>wegiylu</w:t>
      </w:r>
      <w:proofErr w:type="spellEnd"/>
      <w:r w:rsidR="002D69F9">
        <w:t xml:space="preserve">. Many commentators have noted that the Septuagint of Isaiah uses </w:t>
      </w:r>
      <w:proofErr w:type="spellStart"/>
      <w:r w:rsidR="002D69F9" w:rsidRPr="00C06440">
        <w:rPr>
          <w:i/>
          <w:iCs/>
        </w:rPr>
        <w:t>emporion</w:t>
      </w:r>
      <w:proofErr w:type="spellEnd"/>
      <w:r w:rsidR="002D69F9">
        <w:rPr>
          <w:b/>
          <w:bCs/>
        </w:rPr>
        <w:t xml:space="preserve"> </w:t>
      </w:r>
      <w:r w:rsidR="002D69F9">
        <w:t xml:space="preserve">for the Hebrew </w:t>
      </w:r>
      <w:proofErr w:type="spellStart"/>
      <w:r w:rsidR="002D69F9" w:rsidRPr="00C06440">
        <w:rPr>
          <w:i/>
          <w:iCs/>
        </w:rPr>
        <w:t>etnan</w:t>
      </w:r>
      <w:proofErr w:type="spellEnd"/>
      <w:r w:rsidR="002D69F9">
        <w:t xml:space="preserve">, the wages of a prostitute. The kings of the earth committed fornication – </w:t>
      </w:r>
      <w:proofErr w:type="spellStart"/>
      <w:r w:rsidR="002D69F9" w:rsidRPr="002D69F9">
        <w:rPr>
          <w:i/>
          <w:iCs/>
        </w:rPr>
        <w:t>eporneusan</w:t>
      </w:r>
      <w:proofErr w:type="spellEnd"/>
      <w:r w:rsidR="002D69F9">
        <w:rPr>
          <w:i/>
          <w:iCs/>
        </w:rPr>
        <w:t xml:space="preserve"> </w:t>
      </w:r>
      <w:r w:rsidR="002D69F9">
        <w:t>– with the whore.</w:t>
      </w:r>
      <w:r w:rsidR="00D37EC7">
        <w:t xml:space="preserve"> </w:t>
      </w:r>
      <w:r w:rsidR="002D69F9">
        <w:t xml:space="preserve">John may have also used a form of </w:t>
      </w:r>
      <w:proofErr w:type="spellStart"/>
      <w:r w:rsidR="002D69F9">
        <w:rPr>
          <w:i/>
          <w:iCs/>
        </w:rPr>
        <w:t>pino</w:t>
      </w:r>
      <w:proofErr w:type="spellEnd"/>
      <w:r w:rsidR="002D69F9">
        <w:t xml:space="preserve"> instead of </w:t>
      </w:r>
      <w:proofErr w:type="spellStart"/>
      <w:r w:rsidR="002D69F9" w:rsidRPr="00C06440">
        <w:rPr>
          <w:i/>
          <w:iCs/>
        </w:rPr>
        <w:t>methusko</w:t>
      </w:r>
      <w:proofErr w:type="spellEnd"/>
      <w:r w:rsidR="002D69F9">
        <w:rPr>
          <w:b/>
          <w:bCs/>
        </w:rPr>
        <w:t xml:space="preserve"> </w:t>
      </w:r>
      <w:r w:rsidR="002D69F9">
        <w:t xml:space="preserve">for the aural similarities between </w:t>
      </w:r>
      <w:proofErr w:type="spellStart"/>
      <w:r w:rsidR="002D69F9">
        <w:rPr>
          <w:i/>
          <w:iCs/>
        </w:rPr>
        <w:t>pepokan</w:t>
      </w:r>
      <w:proofErr w:type="spellEnd"/>
      <w:r w:rsidR="002D69F9">
        <w:rPr>
          <w:i/>
          <w:iCs/>
        </w:rPr>
        <w:t xml:space="preserve"> </w:t>
      </w:r>
      <w:r w:rsidR="002D69F9">
        <w:t xml:space="preserve">and </w:t>
      </w:r>
      <w:proofErr w:type="spellStart"/>
      <w:r w:rsidR="002D69F9">
        <w:rPr>
          <w:i/>
          <w:iCs/>
        </w:rPr>
        <w:t>peptokan</w:t>
      </w:r>
      <w:proofErr w:type="spellEnd"/>
      <w:r w:rsidR="002D69F9">
        <w:t>.</w:t>
      </w:r>
      <w:r w:rsidR="000E4051">
        <w:rPr>
          <w:rStyle w:val="FootnoteReference"/>
        </w:rPr>
        <w:footnoteReference w:id="19"/>
      </w:r>
      <w:r w:rsidR="002D69F9">
        <w:t xml:space="preserve"> </w:t>
      </w:r>
      <w:r w:rsidR="0005221B">
        <w:t>Moreover, the manuscripts which use verbs of falling have dropped the “wine” f</w:t>
      </w:r>
      <w:r w:rsidR="007F63ED">
        <w:t>rom the beginning of the verse, perhaps suggesting that 18:3 was harmonized with 14:8 and 17:2.</w:t>
      </w:r>
      <w:r w:rsidR="00F06F83">
        <w:t xml:space="preserve"> </w:t>
      </w:r>
      <w:r w:rsidR="00BF2E71">
        <w:t xml:space="preserve">Thus </w:t>
      </w:r>
      <w:proofErr w:type="spellStart"/>
      <w:r w:rsidR="00BF2E71">
        <w:t>Alexandrinus</w:t>
      </w:r>
      <w:proofErr w:type="spellEnd"/>
      <w:r w:rsidR="00BF2E71">
        <w:t xml:space="preserve"> and </w:t>
      </w:r>
      <w:proofErr w:type="spellStart"/>
      <w:r w:rsidR="00BF2E71">
        <w:t>Ephrae</w:t>
      </w:r>
      <w:r w:rsidR="00DD4BAA">
        <w:t>mi</w:t>
      </w:r>
      <w:proofErr w:type="spellEnd"/>
      <w:r w:rsidR="00DD4BAA">
        <w:t xml:space="preserve"> </w:t>
      </w:r>
      <w:proofErr w:type="spellStart"/>
      <w:r w:rsidR="00DD4BAA">
        <w:t>Rescriptus</w:t>
      </w:r>
      <w:proofErr w:type="spellEnd"/>
      <w:r w:rsidR="00BF2E71">
        <w:t xml:space="preserve"> preserve “the nations have fallen because of the lust of the Whore.</w:t>
      </w:r>
      <w:r w:rsidR="00DD4BAA">
        <w:t>”</w:t>
      </w:r>
      <w:r w:rsidR="00BF2E71">
        <w:t xml:space="preserve"> </w:t>
      </w:r>
    </w:p>
    <w:p w:rsidR="00B204B9" w:rsidRDefault="00B204B9" w:rsidP="00B204B9">
      <w:pPr>
        <w:ind w:firstLine="720"/>
      </w:pPr>
    </w:p>
    <w:p w:rsidR="00567E68" w:rsidRDefault="00567E68" w:rsidP="00385A7C">
      <w:r w:rsidRPr="00567E68">
        <w:rPr>
          <w:b/>
          <w:bCs/>
        </w:rPr>
        <w:t>Revelation 21:22-27</w:t>
      </w:r>
      <w:r>
        <w:t xml:space="preserve"> </w:t>
      </w:r>
      <w:hyperlink r:id="rId13" w:history="1">
        <w:r w:rsidRPr="00567E68">
          <w:rPr>
            <w:rStyle w:val="Hyperlink"/>
          </w:rPr>
          <w:t>http://encodingrevelation.github.io/revelation/revelation/chapter/ap21.html</w:t>
        </w:r>
      </w:hyperlink>
    </w:p>
    <w:p w:rsidR="007226C6" w:rsidRDefault="00B204B9" w:rsidP="00B204B9">
      <w:pPr>
        <w:ind w:firstLine="720"/>
      </w:pPr>
      <w:r>
        <w:t>Taken as a unit, Revelation 17 and 18 proclaim the coming destruction of Rome through an a</w:t>
      </w:r>
      <w:r>
        <w:t xml:space="preserve">ppeal to prophetic antecedents. </w:t>
      </w:r>
      <w:r w:rsidR="00B11D8F">
        <w:t xml:space="preserve">Having explored Revelation’s proclamation of Babylon’s </w:t>
      </w:r>
      <w:r w:rsidR="00B11D8F">
        <w:lastRenderedPageBreak/>
        <w:t xml:space="preserve">demise through a recollection of </w:t>
      </w:r>
      <w:r w:rsidR="00C17610">
        <w:t>the Lord’s</w:t>
      </w:r>
      <w:r w:rsidR="00B11D8F">
        <w:t xml:space="preserve"> judgment against the great empires, let us consider </w:t>
      </w:r>
      <w:proofErr w:type="gramStart"/>
      <w:r w:rsidR="00B11D8F">
        <w:t>the</w:t>
      </w:r>
      <w:proofErr w:type="gramEnd"/>
      <w:r w:rsidR="00B11D8F">
        <w:t xml:space="preserve"> restoration of </w:t>
      </w:r>
      <w:r w:rsidR="00C17610">
        <w:t>the holy</w:t>
      </w:r>
      <w:r w:rsidR="00B11D8F">
        <w:t xml:space="preserve"> city in Revelation 21-22. The imagery for the renewal of creation </w:t>
      </w:r>
      <w:r w:rsidR="00385A7C">
        <w:t>(the New Heaven and the New Earth)</w:t>
      </w:r>
      <w:r w:rsidR="00385A7C">
        <w:rPr>
          <w:rStyle w:val="FootnoteReference"/>
        </w:rPr>
        <w:footnoteReference w:id="20"/>
      </w:r>
      <w:r w:rsidR="00385A7C">
        <w:t xml:space="preserve"> </w:t>
      </w:r>
      <w:r w:rsidR="00B11D8F">
        <w:t xml:space="preserve">and the </w:t>
      </w:r>
      <w:r w:rsidR="00385A7C">
        <w:t xml:space="preserve">heavenly </w:t>
      </w:r>
      <w:r w:rsidR="00B11D8F">
        <w:t xml:space="preserve">Jerusalem are largely drawn from Ezekiel 40-48 and </w:t>
      </w:r>
      <w:proofErr w:type="spellStart"/>
      <w:r w:rsidR="00B11D8F">
        <w:t>Trito</w:t>
      </w:r>
      <w:proofErr w:type="spellEnd"/>
      <w:r w:rsidR="00B11D8F">
        <w:t xml:space="preserve">-Isaiah. The bejeweled and </w:t>
      </w:r>
      <w:r w:rsidR="00347461">
        <w:t>richly-</w:t>
      </w:r>
      <w:r w:rsidR="00B11D8F">
        <w:t xml:space="preserve">adorned city reverses the decadence </w:t>
      </w:r>
      <w:r w:rsidR="00C17610">
        <w:t>of the Whorish city and</w:t>
      </w:r>
      <w:r w:rsidR="00B11D8F">
        <w:t xml:space="preserve"> </w:t>
      </w:r>
      <w:r w:rsidR="00C17610">
        <w:t xml:space="preserve">ascribes the glory and majesty due to God that Rome </w:t>
      </w:r>
      <w:r w:rsidR="005C5470">
        <w:t xml:space="preserve">had </w:t>
      </w:r>
      <w:r w:rsidR="00C17610">
        <w:t>usurped.</w:t>
      </w:r>
      <w:r w:rsidR="00410E66">
        <w:t xml:space="preserve"> </w:t>
      </w:r>
    </w:p>
    <w:p w:rsidR="00FD3F40" w:rsidRDefault="006B014D" w:rsidP="00410E66">
      <w:r>
        <w:tab/>
        <w:t xml:space="preserve">Jerusalem’s power is demonstrated not only in these images of wealth, but in the reapplication of </w:t>
      </w:r>
      <w:r w:rsidR="005C5470">
        <w:t xml:space="preserve">imperial imagery </w:t>
      </w:r>
      <w:r w:rsidR="005C5470">
        <w:t>found in</w:t>
      </w:r>
      <w:r w:rsidR="00327F52">
        <w:t xml:space="preserve"> Isaiah 60</w:t>
      </w:r>
      <w:r w:rsidR="005C5470">
        <w:t>.</w:t>
      </w:r>
      <w:r w:rsidR="00B109C4">
        <w:rPr>
          <w:rStyle w:val="FootnoteReference"/>
        </w:rPr>
        <w:footnoteReference w:id="21"/>
      </w:r>
      <w:r w:rsidR="005C5470">
        <w:t xml:space="preserve"> </w:t>
      </w:r>
      <w:r w:rsidR="005C5470">
        <w:t>In the 5</w:t>
      </w:r>
      <w:r w:rsidR="005C5470" w:rsidRPr="005C5470">
        <w:rPr>
          <w:vertAlign w:val="superscript"/>
        </w:rPr>
        <w:t>th</w:t>
      </w:r>
      <w:r w:rsidR="005C5470">
        <w:t xml:space="preserve"> century, </w:t>
      </w:r>
      <w:proofErr w:type="spellStart"/>
      <w:r w:rsidR="005C5470">
        <w:t>Trito</w:t>
      </w:r>
      <w:proofErr w:type="spellEnd"/>
      <w:r w:rsidR="005C5470">
        <w:t>-</w:t>
      </w:r>
      <w:r w:rsidR="00327F52">
        <w:t>Isaiah</w:t>
      </w:r>
      <w:r w:rsidR="005C5470">
        <w:t xml:space="preserve"> </w:t>
      </w:r>
      <w:r w:rsidR="00327F52">
        <w:t>envisioned a restored Jerusalem. The nations would bring tribute to Zion gold and silver instead of bronze an</w:t>
      </w:r>
      <w:r w:rsidR="00B109C4">
        <w:t>d iron, and kings their wealth</w:t>
      </w:r>
      <w:r w:rsidR="00987897">
        <w:t xml:space="preserve"> to Yahweh’s city</w:t>
      </w:r>
      <w:r w:rsidR="00B109C4">
        <w:t xml:space="preserve">. </w:t>
      </w:r>
      <w:r w:rsidR="00327F52">
        <w:t>The image of t</w:t>
      </w:r>
      <w:r w:rsidR="005C5470">
        <w:t xml:space="preserve">ributary </w:t>
      </w:r>
      <w:r w:rsidR="005C5470">
        <w:t>p</w:t>
      </w:r>
      <w:r w:rsidR="005C5470">
        <w:t xml:space="preserve">eoples </w:t>
      </w:r>
      <w:r w:rsidR="00327F52">
        <w:t xml:space="preserve">streaming </w:t>
      </w:r>
      <w:r w:rsidR="005C5470">
        <w:t>to the metropolis connote</w:t>
      </w:r>
      <w:r w:rsidR="00327F52">
        <w:t>s</w:t>
      </w:r>
      <w:r w:rsidR="005C5470">
        <w:t xml:space="preserve"> Babylonian imperial propaganda</w:t>
      </w:r>
      <w:r w:rsidR="00327F52">
        <w:t>, but b</w:t>
      </w:r>
      <w:r w:rsidR="005C5470">
        <w:t>y naming Jerusalem, rather than Babylon, the epicenter of tributary gifts</w:t>
      </w:r>
      <w:r w:rsidR="00327F52">
        <w:t>,</w:t>
      </w:r>
      <w:r w:rsidR="005C5470">
        <w:t xml:space="preserve"> Zion becomes the Lord’s </w:t>
      </w:r>
      <w:proofErr w:type="spellStart"/>
      <w:r w:rsidR="005C5470">
        <w:t>metropole</w:t>
      </w:r>
      <w:proofErr w:type="spellEnd"/>
      <w:r w:rsidR="005C5470">
        <w:t>.</w:t>
      </w:r>
      <w:r w:rsidR="005C5470">
        <w:rPr>
          <w:rStyle w:val="FootnoteReference"/>
        </w:rPr>
        <w:footnoteReference w:id="22"/>
      </w:r>
      <w:r w:rsidR="005C5470">
        <w:t xml:space="preserve"> </w:t>
      </w:r>
    </w:p>
    <w:p w:rsidR="00F13161" w:rsidRDefault="006B2762" w:rsidP="00FD3F40">
      <w:pPr>
        <w:ind w:firstLine="720"/>
      </w:pPr>
      <w:r>
        <w:t xml:space="preserve">Revelation </w:t>
      </w:r>
      <w:r w:rsidR="00FD3F40">
        <w:t xml:space="preserve">21:22-27 </w:t>
      </w:r>
      <w:r>
        <w:t xml:space="preserve">appeal to Isaiah’s prophecy </w:t>
      </w:r>
      <w:r w:rsidR="00FD3F40">
        <w:t xml:space="preserve">by repeating and combining images for the </w:t>
      </w:r>
      <w:r>
        <w:t xml:space="preserve">terrestrial </w:t>
      </w:r>
      <w:r w:rsidR="00FD3F40">
        <w:t>Jerusalem</w:t>
      </w:r>
      <w:r>
        <w:t xml:space="preserve"> a</w:t>
      </w:r>
      <w:r w:rsidR="00FD3F40">
        <w:t>nd relocating</w:t>
      </w:r>
      <w:r>
        <w:t xml:space="preserve"> it in the heavens.</w:t>
      </w:r>
      <w:r w:rsidR="00410E66">
        <w:t xml:space="preserve"> </w:t>
      </w:r>
      <w:r w:rsidR="00FD3F40">
        <w:t xml:space="preserve">The nations will walk about the city in the light of the Lamb and the kings of the earth will give glory to God in the city. </w:t>
      </w:r>
      <w:r w:rsidR="00410E66">
        <w:t>The culminating vision of the New Jerusalem thus fulfill</w:t>
      </w:r>
      <w:r w:rsidR="00FD3F40">
        <w:t>s</w:t>
      </w:r>
      <w:r w:rsidR="00410E66">
        <w:t xml:space="preserve"> the proclamation of glory, laud, and honor </w:t>
      </w:r>
      <w:r w:rsidR="00FD3F40">
        <w:t>owed to</w:t>
      </w:r>
      <w:r w:rsidR="00410E66">
        <w:t xml:space="preserve"> God and the Lamb</w:t>
      </w:r>
      <w:r w:rsidR="00FD3F40">
        <w:t xml:space="preserve"> first announced in the heavenly throne room of Revelation 4-5 and </w:t>
      </w:r>
      <w:r w:rsidR="00FD3F40">
        <w:lastRenderedPageBreak/>
        <w:t>repeated throughout the book by chorus</w:t>
      </w:r>
      <w:r w:rsidR="00410E66">
        <w:t>: “The Empire of this World is now the Empire of our God and of his Christ. And he shall reign forever and ever.”</w:t>
      </w:r>
    </w:p>
    <w:p w:rsidR="00983DBC" w:rsidRDefault="00FC6DF3" w:rsidP="004976C9">
      <w:pPr>
        <w:ind w:firstLine="720"/>
      </w:pPr>
      <w:r>
        <w:t>Amid</w:t>
      </w:r>
      <w:r w:rsidR="00983DBC">
        <w:t xml:space="preserve"> </w:t>
      </w:r>
      <w:r w:rsidR="00D51769">
        <w:t>red sea of references</w:t>
      </w:r>
      <w:r w:rsidR="00983DBC">
        <w:t xml:space="preserve"> to Isaiah</w:t>
      </w:r>
      <w:r>
        <w:t>, the negative space at the end of verse 23 encourages us to pause. L</w:t>
      </w:r>
      <w:r w:rsidR="00983DBC">
        <w:t xml:space="preserve">ike the notes </w:t>
      </w:r>
      <w:r w:rsidR="0048359C">
        <w:t xml:space="preserve">not played </w:t>
      </w:r>
      <w:r w:rsidR="00983DBC">
        <w:t xml:space="preserve">in a Jazz riff, </w:t>
      </w:r>
      <w:r>
        <w:t>the</w:t>
      </w:r>
      <w:r w:rsidR="00983DBC">
        <w:t xml:space="preserve"> distinctly </w:t>
      </w:r>
      <w:proofErr w:type="gramStart"/>
      <w:r w:rsidR="00983DBC">
        <w:t>Christological</w:t>
      </w:r>
      <w:proofErr w:type="gramEnd"/>
      <w:r w:rsidR="00983DBC">
        <w:t xml:space="preserve"> characteristic of </w:t>
      </w:r>
      <w:r w:rsidR="00134138">
        <w:t>restoration of Je</w:t>
      </w:r>
      <w:r w:rsidR="00410E66">
        <w:t>rusalem</w:t>
      </w:r>
      <w:r w:rsidR="00D51769">
        <w:t xml:space="preserve"> is highlighted</w:t>
      </w:r>
      <w:r w:rsidR="00983DBC">
        <w:t xml:space="preserve">. </w:t>
      </w:r>
      <w:r w:rsidR="00635BDD">
        <w:t>The Lamb</w:t>
      </w:r>
      <w:r w:rsidR="007602B7">
        <w:t>, Christ,</w:t>
      </w:r>
      <w:r w:rsidR="00635BDD">
        <w:t xml:space="preserve"> </w:t>
      </w:r>
      <w:r w:rsidR="00A7417D">
        <w:t>is the</w:t>
      </w:r>
      <w:r w:rsidR="00635BDD">
        <w:t xml:space="preserve"> light </w:t>
      </w:r>
      <w:r w:rsidR="00A7417D">
        <w:t>of</w:t>
      </w:r>
      <w:r w:rsidR="00635BDD">
        <w:t xml:space="preserve"> the city of God.</w:t>
      </w:r>
      <w:r w:rsidR="00635BDD">
        <w:rPr>
          <w:rStyle w:val="FootnoteReference"/>
        </w:rPr>
        <w:footnoteReference w:id="23"/>
      </w:r>
      <w:r w:rsidR="00635BDD">
        <w:t xml:space="preserve"> </w:t>
      </w:r>
      <w:r w:rsidR="00134138">
        <w:t xml:space="preserve">Though John proclaims the restoration of Jerusalem like Isaiah and Ezekiel before him, God’s victory over Babylon ultimately comes through the Lamb Who Stands </w:t>
      </w:r>
      <w:proofErr w:type="gramStart"/>
      <w:r w:rsidR="00134138">
        <w:t>As</w:t>
      </w:r>
      <w:proofErr w:type="gramEnd"/>
      <w:r w:rsidR="00134138">
        <w:t xml:space="preserve"> Slaughtered. Though John’s intertexuality led him to draw upon the prophets who </w:t>
      </w:r>
      <w:proofErr w:type="gramStart"/>
      <w:r w:rsidR="00134138">
        <w:t>proceeded</w:t>
      </w:r>
      <w:proofErr w:type="gramEnd"/>
      <w:r w:rsidR="00134138">
        <w:t xml:space="preserve"> him, he is a Christian prophet</w:t>
      </w:r>
      <w:r w:rsidR="004976C9">
        <w:t xml:space="preserve"> proclaiming the imminence God’s dominion through the death on the Cross</w:t>
      </w:r>
      <w:r w:rsidR="00134138">
        <w:t xml:space="preserve">. </w:t>
      </w:r>
    </w:p>
    <w:p w:rsidR="00567E68" w:rsidRDefault="00567E68" w:rsidP="00567E68"/>
    <w:p w:rsidR="00567E68" w:rsidRDefault="00567E68" w:rsidP="00567E68">
      <w:r w:rsidRPr="00567E68">
        <w:rPr>
          <w:b/>
          <w:bCs/>
        </w:rPr>
        <w:t>Revelation 22:6-7</w:t>
      </w:r>
      <w:r>
        <w:rPr>
          <w:b/>
          <w:bCs/>
        </w:rPr>
        <w:t xml:space="preserve"> </w:t>
      </w:r>
      <w:hyperlink r:id="rId14" w:history="1">
        <w:r w:rsidRPr="003E7062">
          <w:rPr>
            <w:rStyle w:val="Hyperlink"/>
          </w:rPr>
          <w:t>http://encodingrevelation.github.io/revelation/revelation/chapter/ap22.html</w:t>
        </w:r>
      </w:hyperlink>
    </w:p>
    <w:p w:rsidR="006C7FA2" w:rsidRDefault="00410E66" w:rsidP="00AA4CD6">
      <w:r>
        <w:tab/>
      </w:r>
      <w:r w:rsidR="003D762F">
        <w:t xml:space="preserve">As a conclusion, </w:t>
      </w:r>
      <w:r w:rsidR="0058477D">
        <w:t xml:space="preserve">let us </w:t>
      </w:r>
      <w:r w:rsidR="003D762F">
        <w:t>consider Rev 22:6-7.</w:t>
      </w:r>
      <w:r w:rsidR="00F13161">
        <w:t xml:space="preserve"> John’s account of his vision </w:t>
      </w:r>
      <w:r w:rsidR="00134138">
        <w:t>closes</w:t>
      </w:r>
      <w:r w:rsidR="00F13161">
        <w:t xml:space="preserve"> by reasserting the validity and tru</w:t>
      </w:r>
      <w:r w:rsidR="00134138">
        <w:t>th of his prophetic book: “These words are faithful and true. The Lord, the God of the spirits of the prophets sent his angel to show to his servants the things which are necessary to happen.” Th</w:t>
      </w:r>
      <w:r w:rsidR="00AA4CD6">
        <w:t>e</w:t>
      </w:r>
      <w:r w:rsidR="00134138">
        <w:t xml:space="preserve"> phrase,</w:t>
      </w:r>
      <w:r w:rsidR="00F13161">
        <w:t xml:space="preserve"> </w:t>
      </w:r>
      <w:r w:rsidR="00AA4CD6">
        <w:t xml:space="preserve">“the things which are necessary to happen,” an allusion to Daniel 2, is </w:t>
      </w:r>
      <w:r w:rsidR="00F13161">
        <w:t>used in both Revelation’s introduction and here at the conclusion of the vision</w:t>
      </w:r>
      <w:r w:rsidR="00AA4CD6">
        <w:t xml:space="preserve"> to announce the imminence and the certainty of John’s vision. </w:t>
      </w:r>
    </w:p>
    <w:p w:rsidR="00D96C4B" w:rsidRDefault="006C7FA2" w:rsidP="009134F4">
      <w:pPr>
        <w:ind w:firstLine="720"/>
      </w:pPr>
      <w:r>
        <w:t xml:space="preserve">John expected those who read his book to understand the prophetic underpinnings of his vision. By tying the judgment of Rome to the prophets through quotations, allusions, and thematic parallels, Revelation proclaims that like </w:t>
      </w:r>
      <w:r w:rsidR="007026DE">
        <w:t xml:space="preserve">empires of </w:t>
      </w:r>
      <w:r>
        <w:t xml:space="preserve">Babylon, Egypt, </w:t>
      </w:r>
      <w:proofErr w:type="spellStart"/>
      <w:r>
        <w:t>Tyre</w:t>
      </w:r>
      <w:proofErr w:type="spellEnd"/>
      <w:r>
        <w:t>, and Nineveh, Rome</w:t>
      </w:r>
      <w:r w:rsidR="007026DE">
        <w:t>’s Empire</w:t>
      </w:r>
      <w:r>
        <w:t xml:space="preserve"> will fall</w:t>
      </w:r>
      <w:r w:rsidR="007026DE">
        <w:t xml:space="preserve"> as well</w:t>
      </w:r>
      <w:r>
        <w:t xml:space="preserve">. </w:t>
      </w:r>
      <w:r w:rsidR="003237E8">
        <w:t xml:space="preserve">The Empire of God has replaced it, and the kings and nations </w:t>
      </w:r>
      <w:r w:rsidR="003237E8">
        <w:lastRenderedPageBreak/>
        <w:t xml:space="preserve">which Babylon once ruled over now stream to </w:t>
      </w:r>
      <w:r w:rsidR="00AA4CD6">
        <w:t>the Lord’s new imperial</w:t>
      </w:r>
      <w:r w:rsidR="003237E8">
        <w:t xml:space="preserve"> city. </w:t>
      </w:r>
      <w:r w:rsidR="009134F4">
        <w:t>John asks us to read, recognizing, analyzing, and assimilating Revelation’s intertextuality and keeping the prophetic words</w:t>
      </w:r>
      <w:r w:rsidR="009134F4">
        <w:t xml:space="preserve"> of his book. </w:t>
      </w:r>
      <w:r>
        <w:t>Digital editions allow us to read like</w:t>
      </w:r>
      <w:r w:rsidR="009134F4">
        <w:t xml:space="preserve"> the author intends.</w:t>
      </w:r>
      <w:bookmarkStart w:id="0" w:name="_GoBack"/>
      <w:bookmarkEnd w:id="0"/>
      <w:r>
        <w:t xml:space="preserve"> </w:t>
      </w:r>
    </w:p>
    <w:sectPr w:rsidR="00D96C4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3F7" w:rsidRDefault="002933F7" w:rsidP="002C7240">
      <w:pPr>
        <w:spacing w:line="240" w:lineRule="auto"/>
      </w:pPr>
      <w:r>
        <w:separator/>
      </w:r>
    </w:p>
  </w:endnote>
  <w:endnote w:type="continuationSeparator" w:id="0">
    <w:p w:rsidR="002933F7" w:rsidRDefault="002933F7"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rsidR="00907B9F" w:rsidRDefault="00907B9F">
        <w:pPr>
          <w:pStyle w:val="Footer"/>
          <w:jc w:val="center"/>
        </w:pPr>
        <w:r>
          <w:fldChar w:fldCharType="begin"/>
        </w:r>
        <w:r>
          <w:instrText xml:space="preserve"> PAGE   \* MERGEFORMAT </w:instrText>
        </w:r>
        <w:r>
          <w:fldChar w:fldCharType="separate"/>
        </w:r>
        <w:r w:rsidR="009134F4">
          <w:rPr>
            <w:noProof/>
          </w:rPr>
          <w:t>13</w:t>
        </w:r>
        <w:r>
          <w:rPr>
            <w:noProof/>
          </w:rPr>
          <w:fldChar w:fldCharType="end"/>
        </w:r>
      </w:p>
    </w:sdtContent>
  </w:sdt>
  <w:p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3F7" w:rsidRDefault="002933F7" w:rsidP="002C7240">
      <w:pPr>
        <w:spacing w:line="240" w:lineRule="auto"/>
      </w:pPr>
      <w:r>
        <w:separator/>
      </w:r>
    </w:p>
  </w:footnote>
  <w:footnote w:type="continuationSeparator" w:id="0">
    <w:p w:rsidR="002933F7" w:rsidRDefault="002933F7" w:rsidP="002C7240">
      <w:pPr>
        <w:spacing w:line="240" w:lineRule="auto"/>
      </w:pPr>
      <w:r>
        <w:continuationSeparator/>
      </w:r>
    </w:p>
  </w:footnote>
  <w:footnote w:id="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2">
    <w:p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w:t>
      </w:r>
      <w:proofErr w:type="spellStart"/>
      <w:r w:rsidR="00B1201A" w:rsidRPr="00B10511">
        <w:rPr>
          <w:rFonts w:cs="Times New Roman"/>
          <w:szCs w:val="24"/>
        </w:rPr>
        <w:t>Fishbane</w:t>
      </w:r>
      <w:proofErr w:type="spellEnd"/>
      <w:r w:rsidR="00B1201A" w:rsidRPr="00B10511">
        <w:rPr>
          <w:rFonts w:cs="Times New Roman"/>
          <w:szCs w:val="24"/>
        </w:rPr>
        <w:t xml:space="preserv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w:t>
      </w:r>
      <w:proofErr w:type="spellStart"/>
      <w:r w:rsidR="00B1201A" w:rsidRPr="00B10511">
        <w:rPr>
          <w:rFonts w:cs="Times New Roman"/>
          <w:szCs w:val="24"/>
        </w:rPr>
        <w:t>Nogalski</w:t>
      </w:r>
      <w:proofErr w:type="spellEnd"/>
      <w:r w:rsidR="00B1201A" w:rsidRPr="00B10511">
        <w:rPr>
          <w:rFonts w:cs="Times New Roman"/>
          <w:szCs w:val="24"/>
        </w:rPr>
        <w:t xml:space="preserve">,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w:t>
      </w:r>
      <w:proofErr w:type="spellStart"/>
      <w:r w:rsidR="00B1201A" w:rsidRPr="00B10511">
        <w:rPr>
          <w:rFonts w:cs="Times New Roman"/>
          <w:szCs w:val="24"/>
        </w:rPr>
        <w:t>Tull</w:t>
      </w:r>
      <w:proofErr w:type="spellEnd"/>
      <w:r w:rsidR="00B1201A" w:rsidRPr="00B10511">
        <w:rPr>
          <w:rFonts w:cs="Times New Roman"/>
          <w:szCs w:val="24"/>
        </w:rPr>
        <w:t xml:space="preserve">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w:t>
      </w:r>
      <w:proofErr w:type="spellStart"/>
      <w:r w:rsidR="00B1201A" w:rsidRPr="00B10511">
        <w:rPr>
          <w:rFonts w:cs="Times New Roman"/>
          <w:szCs w:val="24"/>
        </w:rPr>
        <w:t>Sommer</w:t>
      </w:r>
      <w:proofErr w:type="spellEnd"/>
      <w:r w:rsidR="00B1201A" w:rsidRPr="00B10511">
        <w:rPr>
          <w:rFonts w:cs="Times New Roman"/>
          <w:szCs w:val="24"/>
        </w:rPr>
        <w:t xml:space="preserve">, </w:t>
      </w:r>
      <w:r w:rsidR="00B1201A" w:rsidRPr="00B10511">
        <w:rPr>
          <w:rFonts w:cs="Times New Roman"/>
          <w:i/>
          <w:iCs/>
          <w:szCs w:val="24"/>
        </w:rPr>
        <w:t>A Prophet Reads Scripture: Allusion in Isaiah 40-66</w:t>
      </w:r>
      <w:r w:rsidR="00B1201A" w:rsidRPr="00B10511">
        <w:rPr>
          <w:rFonts w:cs="Times New Roman"/>
          <w:szCs w:val="24"/>
        </w:rPr>
        <w:t xml:space="preserve"> (Palo Alto, </w:t>
      </w:r>
      <w:proofErr w:type="spellStart"/>
      <w:r w:rsidR="00B1201A" w:rsidRPr="00B10511">
        <w:rPr>
          <w:rFonts w:cs="Times New Roman"/>
          <w:szCs w:val="24"/>
        </w:rPr>
        <w:t>Calif</w:t>
      </w:r>
      <w:proofErr w:type="spellEnd"/>
      <w:r w:rsidR="00B1201A" w:rsidRPr="00B10511">
        <w:rPr>
          <w:rFonts w:cs="Times New Roman"/>
          <w:szCs w:val="24"/>
        </w:rPr>
        <w:t xml:space="preserve">: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w:t>
      </w:r>
      <w:proofErr w:type="spellStart"/>
      <w:r w:rsidR="00B1201A" w:rsidRPr="00B10511">
        <w:rPr>
          <w:rFonts w:cs="Times New Roman"/>
          <w:szCs w:val="24"/>
        </w:rPr>
        <w:t>Pr</w:t>
      </w:r>
      <w:proofErr w:type="spellEnd"/>
      <w:r w:rsidR="00B1201A" w:rsidRPr="00B10511">
        <w:rPr>
          <w:rFonts w:cs="Times New Roman"/>
          <w:szCs w:val="24"/>
        </w:rPr>
        <w:t xml:space="preserve">,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w:t>
      </w:r>
      <w:proofErr w:type="spellStart"/>
      <w:r w:rsidR="00B1201A" w:rsidRPr="00B10511">
        <w:rPr>
          <w:rFonts w:cs="Times New Roman"/>
          <w:szCs w:val="24"/>
        </w:rPr>
        <w:t>Siebeck</w:t>
      </w:r>
      <w:proofErr w:type="spellEnd"/>
      <w:r w:rsidR="00B1201A" w:rsidRPr="00B10511">
        <w:rPr>
          <w:rFonts w:cs="Times New Roman"/>
          <w:szCs w:val="24"/>
        </w:rPr>
        <w:t>, 2005).</w:t>
      </w:r>
      <w:r w:rsidRPr="00B10511">
        <w:rPr>
          <w:rFonts w:cs="Times New Roman"/>
        </w:rPr>
        <w:fldChar w:fldCharType="end"/>
      </w:r>
      <w:r w:rsidRPr="00B10511">
        <w:rPr>
          <w:rFonts w:cs="Times New Roman"/>
        </w:rPr>
        <w:t xml:space="preserve">  </w:t>
      </w:r>
    </w:p>
  </w:footnote>
  <w:footnote w:id="3">
    <w:p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proofErr w:type="spellStart"/>
      <w:r w:rsidRPr="00B10511">
        <w:rPr>
          <w:rFonts w:cs="Times New Roman"/>
          <w:szCs w:val="24"/>
        </w:rPr>
        <w:t>Nogalski</w:t>
      </w:r>
      <w:proofErr w:type="spellEnd"/>
      <w:r w:rsidRPr="00B10511">
        <w:rPr>
          <w:rFonts w:cs="Times New Roman"/>
          <w:szCs w:val="24"/>
        </w:rPr>
        <w:t>,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w:t>
      </w:r>
      <w:proofErr w:type="spellStart"/>
      <w:r w:rsidRPr="00B10511">
        <w:rPr>
          <w:rFonts w:cs="Times New Roman"/>
          <w:szCs w:val="24"/>
        </w:rPr>
        <w:t>Bauckham</w:t>
      </w:r>
      <w:proofErr w:type="spellEnd"/>
      <w:r w:rsidRPr="00B10511">
        <w:rPr>
          <w:rFonts w:cs="Times New Roman"/>
          <w:szCs w:val="24"/>
        </w:rPr>
        <w:t xml:space="preserve">,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4">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w:t>
      </w:r>
      <w:proofErr w:type="spellStart"/>
      <w:r w:rsidRPr="00B10511">
        <w:rPr>
          <w:rFonts w:cs="Times New Roman"/>
          <w:szCs w:val="24"/>
        </w:rPr>
        <w:t>Sommer</w:t>
      </w:r>
      <w:proofErr w:type="spellEnd"/>
      <w:r w:rsidRPr="00B10511">
        <w:rPr>
          <w:rFonts w:cs="Times New Roman"/>
          <w:szCs w:val="24"/>
        </w:rPr>
        <w:t xml:space="preserve">, “Exegesis, Allusion and Intertextuality in the Hebrew Bible: A Response to Lyle </w:t>
      </w:r>
      <w:proofErr w:type="spellStart"/>
      <w:r w:rsidRPr="00B10511">
        <w:rPr>
          <w:rFonts w:cs="Times New Roman"/>
          <w:szCs w:val="24"/>
        </w:rPr>
        <w:t>Eslinger</w:t>
      </w:r>
      <w:proofErr w:type="spellEnd"/>
      <w:r w:rsidRPr="00B10511">
        <w:rPr>
          <w:rFonts w:cs="Times New Roman"/>
          <w:szCs w:val="24"/>
        </w:rPr>
        <w:t xml:space="preserve">,”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5">
    <w:p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6">
    <w:p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7">
    <w:p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8">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xml:space="preserv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9">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w:t>
      </w:r>
      <w:proofErr w:type="spellStart"/>
      <w:r w:rsidRPr="00B10511">
        <w:rPr>
          <w:rFonts w:cs="Times New Roman"/>
          <w:szCs w:val="24"/>
        </w:rPr>
        <w:t>Paulien</w:t>
      </w:r>
      <w:proofErr w:type="spellEnd"/>
      <w:r w:rsidRPr="00B10511">
        <w:rPr>
          <w:rFonts w:cs="Times New Roman"/>
          <w:szCs w:val="24"/>
        </w:rPr>
        <w:t xml:space="preserve">, “Criteria and </w:t>
      </w:r>
      <w:proofErr w:type="spellStart"/>
      <w:r w:rsidRPr="00B10511">
        <w:rPr>
          <w:rFonts w:cs="Times New Roman"/>
          <w:szCs w:val="24"/>
        </w:rPr>
        <w:t>Assesment</w:t>
      </w:r>
      <w:proofErr w:type="spellEnd"/>
      <w:r w:rsidRPr="00B10511">
        <w:rPr>
          <w:rFonts w:cs="Times New Roman"/>
          <w:szCs w:val="24"/>
        </w:rPr>
        <w:t xml:space="preserve"> of Allusions to the Old Testament in the Book of Revelation,” in </w:t>
      </w:r>
      <w:r w:rsidRPr="00B10511">
        <w:rPr>
          <w:rFonts w:cs="Times New Roman"/>
          <w:i/>
          <w:iCs/>
          <w:szCs w:val="24"/>
        </w:rPr>
        <w:t>Studies in the book of Revelation</w:t>
      </w:r>
      <w:r w:rsidRPr="00B10511">
        <w:rPr>
          <w:rFonts w:cs="Times New Roman"/>
          <w:szCs w:val="24"/>
        </w:rPr>
        <w:t xml:space="preserve"> (</w:t>
      </w:r>
      <w:proofErr w:type="gramStart"/>
      <w:r w:rsidRPr="00B10511">
        <w:rPr>
          <w:rFonts w:cs="Times New Roman"/>
          <w:szCs w:val="24"/>
        </w:rPr>
        <w:t>ed</w:t>
      </w:r>
      <w:proofErr w:type="gramEnd"/>
      <w:r w:rsidRPr="00B10511">
        <w:rPr>
          <w:rFonts w:cs="Times New Roman"/>
          <w:szCs w:val="24"/>
        </w:rPr>
        <w:t xml:space="preserve"> by. </w:t>
      </w:r>
      <w:proofErr w:type="gramStart"/>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Edinburgh: T &amp; T Clark, 2001), 113–30.</w:t>
      </w:r>
      <w:proofErr w:type="gramEnd"/>
      <w:r w:rsidRPr="00B10511">
        <w:rPr>
          <w:rFonts w:cs="Times New Roman"/>
        </w:rPr>
        <w:fldChar w:fldCharType="end"/>
      </w:r>
    </w:p>
  </w:footnote>
  <w:footnote w:id="10">
    <w:p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rsidRPr="00B10511">
        <w:rPr>
          <w:rFonts w:cs="Times New Roman"/>
        </w:rPr>
        <w:fldChar w:fldCharType="separate"/>
      </w:r>
      <w:r w:rsidRPr="00B10511">
        <w:rPr>
          <w:rFonts w:cs="Times New Roman"/>
          <w:szCs w:val="24"/>
        </w:rPr>
        <w:t xml:space="preserve">Henry B. Swete, </w:t>
      </w:r>
      <w:proofErr w:type="gramStart"/>
      <w:r w:rsidRPr="00B10511">
        <w:rPr>
          <w:rFonts w:cs="Times New Roman"/>
          <w:i/>
          <w:iCs/>
          <w:szCs w:val="24"/>
        </w:rPr>
        <w:t>The</w:t>
      </w:r>
      <w:proofErr w:type="gramEnd"/>
      <w:r w:rsidRPr="00B10511">
        <w:rPr>
          <w:rFonts w:cs="Times New Roman"/>
          <w:i/>
          <w:iCs/>
          <w:szCs w:val="24"/>
        </w:rPr>
        <w:t xml:space="preserve"> Apocalypse of St. John</w:t>
      </w:r>
      <w:r w:rsidRPr="00B10511">
        <w:rPr>
          <w:rFonts w:cs="Times New Roman"/>
          <w:szCs w:val="24"/>
        </w:rPr>
        <w:t xml:space="preserve"> (3rd ed.; London ; New York: Macmillan, 1909).</w:t>
      </w:r>
      <w:r w:rsidRPr="00B10511">
        <w:rPr>
          <w:rFonts w:cs="Times New Roman"/>
        </w:rPr>
        <w:fldChar w:fldCharType="end"/>
      </w:r>
    </w:p>
  </w:footnote>
  <w:footnote w:id="12">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rsidRPr="00B10511">
        <w:rPr>
          <w:rFonts w:cs="Times New Roman"/>
        </w:rPr>
        <w:fldChar w:fldCharType="separate"/>
      </w:r>
      <w:r w:rsidRPr="00B10511">
        <w:rPr>
          <w:rFonts w:cs="Times New Roman"/>
          <w:szCs w:val="24"/>
        </w:rPr>
        <w:t xml:space="preserve">R. H Charles, </w:t>
      </w:r>
      <w:r w:rsidRPr="00B10511">
        <w:rPr>
          <w:rFonts w:cs="Times New Roman"/>
          <w:i/>
          <w:iCs/>
          <w:szCs w:val="24"/>
        </w:rPr>
        <w:t>A Critical and Exegetical Commentary on the Revelation of St. John</w:t>
      </w:r>
      <w:r w:rsidRPr="00B10511">
        <w:rPr>
          <w:rFonts w:cs="Times New Roman"/>
          <w:szCs w:val="24"/>
        </w:rPr>
        <w:t xml:space="preserve"> (2 </w:t>
      </w:r>
      <w:proofErr w:type="gramStart"/>
      <w:r w:rsidRPr="00B10511">
        <w:rPr>
          <w:rFonts w:cs="Times New Roman"/>
          <w:szCs w:val="24"/>
        </w:rPr>
        <w:t>vols.;</w:t>
      </w:r>
      <w:proofErr w:type="gramEnd"/>
      <w:r w:rsidRPr="00B10511">
        <w:rPr>
          <w:rFonts w:cs="Times New Roman"/>
          <w:szCs w:val="24"/>
        </w:rPr>
        <w:t xml:space="preserve"> ICC 44; Edinburgh: T. &amp; T. Clark, 1920).</w:t>
      </w:r>
      <w:r w:rsidRPr="00B10511">
        <w:rPr>
          <w:rFonts w:cs="Times New Roman"/>
        </w:rPr>
        <w:fldChar w:fldCharType="end"/>
      </w:r>
    </w:p>
  </w:footnote>
  <w:footnote w:id="13">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rsidRPr="00B10511">
        <w:rPr>
          <w:rFonts w:cs="Times New Roman"/>
        </w:rPr>
        <w:fldChar w:fldCharType="separate"/>
      </w:r>
      <w:r w:rsidRPr="00B10511">
        <w:rPr>
          <w:rFonts w:cs="Times New Roman"/>
          <w:szCs w:val="24"/>
        </w:rPr>
        <w:t xml:space="preserve">David E. Aune, </w:t>
      </w:r>
      <w:r w:rsidRPr="00B10511">
        <w:rPr>
          <w:rFonts w:cs="Times New Roman"/>
          <w:i/>
          <w:iCs/>
          <w:szCs w:val="24"/>
        </w:rPr>
        <w:t>Revelation</w:t>
      </w:r>
      <w:r w:rsidRPr="00B10511">
        <w:rPr>
          <w:rFonts w:cs="Times New Roman"/>
          <w:szCs w:val="24"/>
        </w:rPr>
        <w:t xml:space="preserve"> (3 </w:t>
      </w:r>
      <w:proofErr w:type="gramStart"/>
      <w:r w:rsidRPr="00B10511">
        <w:rPr>
          <w:rFonts w:cs="Times New Roman"/>
          <w:szCs w:val="24"/>
        </w:rPr>
        <w:t>vols.;</w:t>
      </w:r>
      <w:proofErr w:type="gramEnd"/>
      <w:r w:rsidRPr="00B10511">
        <w:rPr>
          <w:rFonts w:cs="Times New Roman"/>
          <w:szCs w:val="24"/>
        </w:rPr>
        <w:t xml:space="preserve"> WBC 52A-C; Nashville: Thomas Nelson, 1997).</w:t>
      </w:r>
      <w:r w:rsidRPr="00B10511">
        <w:rPr>
          <w:rFonts w:cs="Times New Roman"/>
        </w:rPr>
        <w:fldChar w:fldCharType="end"/>
      </w:r>
    </w:p>
  </w:footnote>
  <w:footnote w:id="14">
    <w:p w:rsidR="00F748B7" w:rsidRPr="00B10511" w:rsidRDefault="00F748B7" w:rsidP="00A85BE8">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w:t>
      </w:r>
      <w:proofErr w:type="gramStart"/>
      <w:r w:rsidRPr="00B10511">
        <w:rPr>
          <w:rFonts w:cs="Times New Roman"/>
          <w:i/>
          <w:iCs/>
          <w:szCs w:val="24"/>
        </w:rPr>
        <w:t>The</w:t>
      </w:r>
      <w:proofErr w:type="gramEnd"/>
      <w:r w:rsidRPr="00B10511">
        <w:rPr>
          <w:rFonts w:cs="Times New Roman"/>
          <w:i/>
          <w:iCs/>
          <w:szCs w:val="24"/>
        </w:rPr>
        <w:t xml:space="preserve"> Book of Revelation: A Commentary on the Greek Text</w:t>
      </w:r>
      <w:r w:rsidRPr="00B10511">
        <w:rPr>
          <w:rFonts w:cs="Times New Roman"/>
          <w:szCs w:val="24"/>
        </w:rPr>
        <w:t xml:space="preserve"> (NIGTC; Grand Rapids, Mich.: Eerdmans, 1999).</w:t>
      </w:r>
      <w:r w:rsidRPr="00B10511">
        <w:rPr>
          <w:rFonts w:cs="Times New Roman"/>
        </w:rPr>
        <w:fldChar w:fldCharType="end"/>
      </w:r>
    </w:p>
  </w:footnote>
  <w:footnote w:id="15">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Pr="00B10511">
        <w:rPr>
          <w:rFonts w:cs="Times New Roman"/>
          <w:szCs w:val="24"/>
        </w:rPr>
        <w:t xml:space="preserve">Craig R. Koester, </w:t>
      </w:r>
      <w:r w:rsidRPr="00B10511">
        <w:rPr>
          <w:rFonts w:cs="Times New Roman"/>
          <w:i/>
          <w:iCs/>
          <w:szCs w:val="24"/>
        </w:rPr>
        <w:t>Revelation: A New Translation with Introduction and Commentary</w:t>
      </w:r>
      <w:r w:rsidRPr="00B10511">
        <w:rPr>
          <w:rFonts w:cs="Times New Roman"/>
          <w:szCs w:val="24"/>
        </w:rPr>
        <w:t xml:space="preserve"> (New Haven: Yale University Press, 2014).</w:t>
      </w:r>
      <w:r w:rsidRPr="00B10511">
        <w:rPr>
          <w:rFonts w:cs="Times New Roman"/>
        </w:rPr>
        <w:fldChar w:fldCharType="end"/>
      </w:r>
    </w:p>
  </w:footnote>
  <w:footnote w:id="16">
    <w:p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7">
    <w:p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8">
    <w:p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 xml:space="preserve">Given my focus, I focused on 18:1-3 for the coding efforts and will continue with the rest of the chapters in the next two weeks. </w:t>
      </w:r>
    </w:p>
  </w:footnote>
  <w:footnote w:id="19">
    <w:p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 xml:space="preserve">(both in </w:t>
      </w:r>
      <w:proofErr w:type="spellStart"/>
      <w:r w:rsidR="00987897">
        <w:rPr>
          <w:rFonts w:cs="Times New Roman"/>
        </w:rPr>
        <w:t>Jeremaih</w:t>
      </w:r>
      <w:proofErr w:type="spellEnd"/>
      <w:r w:rsidR="00987897">
        <w:rPr>
          <w:rFonts w:cs="Times New Roman"/>
        </w:rPr>
        <w:t xml:space="preserve"> 29//Isaiah</w:t>
      </w:r>
      <w:r w:rsidR="00DD4BAA" w:rsidRPr="00B10511">
        <w:rPr>
          <w:rFonts w:cs="Times New Roman"/>
        </w:rPr>
        <w:t xml:space="preserve"> 65 and in the </w:t>
      </w:r>
      <w:proofErr w:type="spellStart"/>
      <w:r w:rsidR="00DD4BAA" w:rsidRPr="00B10511">
        <w:rPr>
          <w:rFonts w:cs="Times New Roman"/>
          <w:i/>
          <w:iCs/>
        </w:rPr>
        <w:t>pesharim</w:t>
      </w:r>
      <w:proofErr w:type="spellEnd"/>
      <w:r w:rsidR="00DD4BAA" w:rsidRPr="00B10511">
        <w:rPr>
          <w:rFonts w:cs="Times New Roman"/>
        </w:rPr>
        <w:t xml:space="preserve">). </w:t>
      </w:r>
    </w:p>
  </w:footnote>
  <w:footnote w:id="20">
    <w:p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w:t>
      </w:r>
      <w:proofErr w:type="spellStart"/>
      <w:r w:rsidR="00B1201A" w:rsidRPr="00B10511">
        <w:rPr>
          <w:rFonts w:cs="Times New Roman"/>
          <w:szCs w:val="24"/>
        </w:rPr>
        <w:t>Milik</w:t>
      </w:r>
      <w:proofErr w:type="spellEnd"/>
      <w:r w:rsidR="00B1201A" w:rsidRPr="00B10511">
        <w:rPr>
          <w:rFonts w:cs="Times New Roman"/>
          <w:szCs w:val="24"/>
        </w:rPr>
        <w:t xml:space="preserve">,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w:t>
      </w:r>
      <w:proofErr w:type="spellStart"/>
      <w:r w:rsidR="00B1201A" w:rsidRPr="00B10511">
        <w:rPr>
          <w:rFonts w:cs="Times New Roman"/>
          <w:szCs w:val="24"/>
        </w:rPr>
        <w:t>Nickelsburg</w:t>
      </w:r>
      <w:proofErr w:type="spellEnd"/>
      <w:r w:rsidR="00B1201A" w:rsidRPr="00B10511">
        <w:rPr>
          <w:rFonts w:cs="Times New Roman"/>
          <w:szCs w:val="24"/>
        </w:rPr>
        <w:t xml:space="preserve">,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21">
    <w:p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proofErr w:type="spellStart"/>
      <w:r w:rsidR="00FC093E" w:rsidRPr="00B10511">
        <w:rPr>
          <w:rFonts w:cs="Times New Roman"/>
          <w:szCs w:val="24"/>
        </w:rPr>
        <w:t>Bauckham</w:t>
      </w:r>
      <w:proofErr w:type="spellEnd"/>
      <w:r w:rsidR="00FC093E" w:rsidRPr="00B10511">
        <w:rPr>
          <w:rFonts w:cs="Times New Roman"/>
          <w:szCs w:val="24"/>
        </w:rPr>
        <w:t xml:space="preserve">, </w:t>
      </w:r>
      <w:proofErr w:type="gramStart"/>
      <w:r w:rsidR="00FC093E" w:rsidRPr="00B10511">
        <w:rPr>
          <w:rFonts w:cs="Times New Roman"/>
          <w:i/>
          <w:iCs/>
          <w:szCs w:val="24"/>
        </w:rPr>
        <w:t>The</w:t>
      </w:r>
      <w:proofErr w:type="gramEnd"/>
      <w:r w:rsidR="00FC093E" w:rsidRPr="00B10511">
        <w:rPr>
          <w:rFonts w:cs="Times New Roman"/>
          <w:i/>
          <w:iCs/>
          <w:szCs w:val="24"/>
        </w:rPr>
        <w:t xml:space="preserve"> Climax of Prophecy</w:t>
      </w:r>
      <w:r w:rsidR="00FC093E" w:rsidRPr="00B10511">
        <w:rPr>
          <w:rFonts w:cs="Times New Roman"/>
          <w:szCs w:val="24"/>
        </w:rPr>
        <w:t>, 306–17.</w:t>
      </w:r>
      <w:r w:rsidR="00FC093E" w:rsidRPr="00B10511">
        <w:rPr>
          <w:rFonts w:cs="Times New Roman"/>
        </w:rPr>
        <w:fldChar w:fldCharType="end"/>
      </w:r>
    </w:p>
  </w:footnote>
  <w:footnote w:id="22">
    <w:p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w:t>
      </w:r>
      <w:proofErr w:type="spellStart"/>
      <w:r w:rsidRPr="00B10511">
        <w:rPr>
          <w:rFonts w:cs="Times New Roman"/>
          <w:szCs w:val="24"/>
        </w:rPr>
        <w:t>Vanderhooft</w:t>
      </w:r>
      <w:proofErr w:type="spellEnd"/>
      <w:r w:rsidRPr="00B10511">
        <w:rPr>
          <w:rFonts w:cs="Times New Roman"/>
          <w:szCs w:val="24"/>
        </w:rPr>
        <w:t xml:space="preserve">,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3">
    <w:p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E4051"/>
    <w:rsid w:val="000E4997"/>
    <w:rsid w:val="000E4FC8"/>
    <w:rsid w:val="000F0DBF"/>
    <w:rsid w:val="000F1D39"/>
    <w:rsid w:val="0010210A"/>
    <w:rsid w:val="001102BA"/>
    <w:rsid w:val="00113C6E"/>
    <w:rsid w:val="00115797"/>
    <w:rsid w:val="00125EC7"/>
    <w:rsid w:val="00134138"/>
    <w:rsid w:val="00142593"/>
    <w:rsid w:val="00146AD5"/>
    <w:rsid w:val="001647C1"/>
    <w:rsid w:val="00171542"/>
    <w:rsid w:val="00195621"/>
    <w:rsid w:val="00195BBF"/>
    <w:rsid w:val="001A0BAA"/>
    <w:rsid w:val="001A6361"/>
    <w:rsid w:val="001A6671"/>
    <w:rsid w:val="001B6914"/>
    <w:rsid w:val="001C07C6"/>
    <w:rsid w:val="001C15E1"/>
    <w:rsid w:val="001C2E3A"/>
    <w:rsid w:val="001C66CF"/>
    <w:rsid w:val="001E03FF"/>
    <w:rsid w:val="001E13AF"/>
    <w:rsid w:val="001E4683"/>
    <w:rsid w:val="001E6253"/>
    <w:rsid w:val="002010B5"/>
    <w:rsid w:val="002115E6"/>
    <w:rsid w:val="0022008B"/>
    <w:rsid w:val="00231344"/>
    <w:rsid w:val="00263457"/>
    <w:rsid w:val="00267BF5"/>
    <w:rsid w:val="00274C15"/>
    <w:rsid w:val="00286375"/>
    <w:rsid w:val="0028740C"/>
    <w:rsid w:val="00291493"/>
    <w:rsid w:val="002933F7"/>
    <w:rsid w:val="002A0400"/>
    <w:rsid w:val="002A5206"/>
    <w:rsid w:val="002C7240"/>
    <w:rsid w:val="002D2BFF"/>
    <w:rsid w:val="002D4CFF"/>
    <w:rsid w:val="002D69F9"/>
    <w:rsid w:val="002D6DBF"/>
    <w:rsid w:val="002D7E4C"/>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74131"/>
    <w:rsid w:val="003767F5"/>
    <w:rsid w:val="00385A7C"/>
    <w:rsid w:val="00387C3E"/>
    <w:rsid w:val="00395CFF"/>
    <w:rsid w:val="003C1664"/>
    <w:rsid w:val="003C5719"/>
    <w:rsid w:val="003D2F65"/>
    <w:rsid w:val="003D762F"/>
    <w:rsid w:val="003E4B80"/>
    <w:rsid w:val="003F5928"/>
    <w:rsid w:val="00405142"/>
    <w:rsid w:val="00410E66"/>
    <w:rsid w:val="00417C0C"/>
    <w:rsid w:val="00421829"/>
    <w:rsid w:val="00426F2F"/>
    <w:rsid w:val="0043112F"/>
    <w:rsid w:val="0043751A"/>
    <w:rsid w:val="0044058F"/>
    <w:rsid w:val="00443E14"/>
    <w:rsid w:val="00444727"/>
    <w:rsid w:val="0045362B"/>
    <w:rsid w:val="00467CD3"/>
    <w:rsid w:val="0048359C"/>
    <w:rsid w:val="004976C9"/>
    <w:rsid w:val="004A0667"/>
    <w:rsid w:val="004A230D"/>
    <w:rsid w:val="004B09B4"/>
    <w:rsid w:val="004B0BAD"/>
    <w:rsid w:val="004B5809"/>
    <w:rsid w:val="004C3800"/>
    <w:rsid w:val="004C6E77"/>
    <w:rsid w:val="004E3ABC"/>
    <w:rsid w:val="004F2677"/>
    <w:rsid w:val="0050197D"/>
    <w:rsid w:val="00511885"/>
    <w:rsid w:val="0053680C"/>
    <w:rsid w:val="00536912"/>
    <w:rsid w:val="00560ADB"/>
    <w:rsid w:val="00567E68"/>
    <w:rsid w:val="00571C51"/>
    <w:rsid w:val="0057590C"/>
    <w:rsid w:val="00583C09"/>
    <w:rsid w:val="0058477D"/>
    <w:rsid w:val="005A3CD1"/>
    <w:rsid w:val="005A3DD0"/>
    <w:rsid w:val="005B785D"/>
    <w:rsid w:val="005C5470"/>
    <w:rsid w:val="005D7130"/>
    <w:rsid w:val="005E5B41"/>
    <w:rsid w:val="005F389D"/>
    <w:rsid w:val="00611876"/>
    <w:rsid w:val="006128BC"/>
    <w:rsid w:val="00622A66"/>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5F44"/>
    <w:rsid w:val="006F7741"/>
    <w:rsid w:val="007026DE"/>
    <w:rsid w:val="00712E7F"/>
    <w:rsid w:val="00713C2C"/>
    <w:rsid w:val="007226C6"/>
    <w:rsid w:val="00730E5C"/>
    <w:rsid w:val="007346AE"/>
    <w:rsid w:val="007456BC"/>
    <w:rsid w:val="00745CA1"/>
    <w:rsid w:val="007602B7"/>
    <w:rsid w:val="00763CF0"/>
    <w:rsid w:val="00765535"/>
    <w:rsid w:val="007824C4"/>
    <w:rsid w:val="007972FF"/>
    <w:rsid w:val="007A6D9B"/>
    <w:rsid w:val="007A77C3"/>
    <w:rsid w:val="007B404C"/>
    <w:rsid w:val="007C164D"/>
    <w:rsid w:val="007E1BEB"/>
    <w:rsid w:val="007F63ED"/>
    <w:rsid w:val="00801749"/>
    <w:rsid w:val="0080448B"/>
    <w:rsid w:val="00807154"/>
    <w:rsid w:val="00811EC4"/>
    <w:rsid w:val="00821846"/>
    <w:rsid w:val="008328EE"/>
    <w:rsid w:val="00853D83"/>
    <w:rsid w:val="0085447B"/>
    <w:rsid w:val="00854689"/>
    <w:rsid w:val="00870ED0"/>
    <w:rsid w:val="008711CE"/>
    <w:rsid w:val="008726C5"/>
    <w:rsid w:val="00873287"/>
    <w:rsid w:val="00886CCA"/>
    <w:rsid w:val="00890084"/>
    <w:rsid w:val="008942F6"/>
    <w:rsid w:val="008B4787"/>
    <w:rsid w:val="008B5CB3"/>
    <w:rsid w:val="008C6AAE"/>
    <w:rsid w:val="008D2C85"/>
    <w:rsid w:val="008D3498"/>
    <w:rsid w:val="008E7A3A"/>
    <w:rsid w:val="008F0AE6"/>
    <w:rsid w:val="008F2291"/>
    <w:rsid w:val="00907B9F"/>
    <w:rsid w:val="00910FF3"/>
    <w:rsid w:val="00913009"/>
    <w:rsid w:val="009134F4"/>
    <w:rsid w:val="0091390B"/>
    <w:rsid w:val="009240BB"/>
    <w:rsid w:val="00926C03"/>
    <w:rsid w:val="0094030E"/>
    <w:rsid w:val="0094364F"/>
    <w:rsid w:val="009443DB"/>
    <w:rsid w:val="00946F42"/>
    <w:rsid w:val="00954F1F"/>
    <w:rsid w:val="00961D64"/>
    <w:rsid w:val="00965D72"/>
    <w:rsid w:val="00975A75"/>
    <w:rsid w:val="00983DBC"/>
    <w:rsid w:val="009844D4"/>
    <w:rsid w:val="00987897"/>
    <w:rsid w:val="009B6B02"/>
    <w:rsid w:val="009C0DEF"/>
    <w:rsid w:val="009D0C4F"/>
    <w:rsid w:val="009D38B0"/>
    <w:rsid w:val="009F0B84"/>
    <w:rsid w:val="00A00D12"/>
    <w:rsid w:val="00A0114B"/>
    <w:rsid w:val="00A02CD3"/>
    <w:rsid w:val="00A26DE5"/>
    <w:rsid w:val="00A30FBD"/>
    <w:rsid w:val="00A33194"/>
    <w:rsid w:val="00A531DE"/>
    <w:rsid w:val="00A7417D"/>
    <w:rsid w:val="00A81C54"/>
    <w:rsid w:val="00A85BE8"/>
    <w:rsid w:val="00A8611D"/>
    <w:rsid w:val="00A90CCB"/>
    <w:rsid w:val="00A9173A"/>
    <w:rsid w:val="00AA4CD6"/>
    <w:rsid w:val="00AB1BB2"/>
    <w:rsid w:val="00AB2D41"/>
    <w:rsid w:val="00AE0F6B"/>
    <w:rsid w:val="00B0117E"/>
    <w:rsid w:val="00B10511"/>
    <w:rsid w:val="00B109C4"/>
    <w:rsid w:val="00B11D8F"/>
    <w:rsid w:val="00B1201A"/>
    <w:rsid w:val="00B204B9"/>
    <w:rsid w:val="00B35A0E"/>
    <w:rsid w:val="00B461B8"/>
    <w:rsid w:val="00B46A31"/>
    <w:rsid w:val="00B6457E"/>
    <w:rsid w:val="00B8134E"/>
    <w:rsid w:val="00B855B2"/>
    <w:rsid w:val="00B86D4C"/>
    <w:rsid w:val="00B903C1"/>
    <w:rsid w:val="00BA49D6"/>
    <w:rsid w:val="00BB1597"/>
    <w:rsid w:val="00BD011F"/>
    <w:rsid w:val="00BD4295"/>
    <w:rsid w:val="00BE1E3A"/>
    <w:rsid w:val="00BE4DD1"/>
    <w:rsid w:val="00BF2E71"/>
    <w:rsid w:val="00BF34CB"/>
    <w:rsid w:val="00C052F8"/>
    <w:rsid w:val="00C06440"/>
    <w:rsid w:val="00C06A40"/>
    <w:rsid w:val="00C13F6C"/>
    <w:rsid w:val="00C17610"/>
    <w:rsid w:val="00C27C71"/>
    <w:rsid w:val="00C3111D"/>
    <w:rsid w:val="00C5378B"/>
    <w:rsid w:val="00C5506D"/>
    <w:rsid w:val="00C7771A"/>
    <w:rsid w:val="00CA14AE"/>
    <w:rsid w:val="00CB261F"/>
    <w:rsid w:val="00CC5FA6"/>
    <w:rsid w:val="00CC714C"/>
    <w:rsid w:val="00CD7FE4"/>
    <w:rsid w:val="00CE45EC"/>
    <w:rsid w:val="00CE55A8"/>
    <w:rsid w:val="00D071A8"/>
    <w:rsid w:val="00D156B3"/>
    <w:rsid w:val="00D15BD1"/>
    <w:rsid w:val="00D2623C"/>
    <w:rsid w:val="00D37EC7"/>
    <w:rsid w:val="00D51769"/>
    <w:rsid w:val="00D55AB6"/>
    <w:rsid w:val="00D67F6D"/>
    <w:rsid w:val="00D7301C"/>
    <w:rsid w:val="00D96C4B"/>
    <w:rsid w:val="00DA105C"/>
    <w:rsid w:val="00DB18E4"/>
    <w:rsid w:val="00DC1896"/>
    <w:rsid w:val="00DC6395"/>
    <w:rsid w:val="00DC7B76"/>
    <w:rsid w:val="00DD02EA"/>
    <w:rsid w:val="00DD4BAA"/>
    <w:rsid w:val="00DE48BE"/>
    <w:rsid w:val="00DF2EE6"/>
    <w:rsid w:val="00E121FC"/>
    <w:rsid w:val="00E16B7B"/>
    <w:rsid w:val="00E30461"/>
    <w:rsid w:val="00E50ED5"/>
    <w:rsid w:val="00E5641E"/>
    <w:rsid w:val="00E711B9"/>
    <w:rsid w:val="00E72FA8"/>
    <w:rsid w:val="00E842F9"/>
    <w:rsid w:val="00E84C0F"/>
    <w:rsid w:val="00E97A9A"/>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6E2B"/>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21.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8.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revelation/chapter/ap17.html"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 Id="rId14" Type="http://schemas.openxmlformats.org/officeDocument/2006/relationships/hyperlink" Target="http://encodingrevelation.github.io/revelation/revelation/chapter/ap22.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114D5F-42A6-4EF6-AAF7-A054FB0ED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TotalTime>
  <Pages>13</Pages>
  <Words>3090</Words>
  <Characters>1761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0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55</cp:revision>
  <cp:lastPrinted>2014-11-12T01:50:00Z</cp:lastPrinted>
  <dcterms:created xsi:type="dcterms:W3CDTF">2014-11-11T18:33:00Z</dcterms:created>
  <dcterms:modified xsi:type="dcterms:W3CDTF">2014-11-1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